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79"/>
        <w:gridCol w:w="946"/>
        <w:gridCol w:w="1249"/>
        <w:gridCol w:w="587"/>
        <w:gridCol w:w="1174"/>
        <w:gridCol w:w="755"/>
        <w:gridCol w:w="1301"/>
        <w:gridCol w:w="3119"/>
        <w:gridCol w:w="2640"/>
        <w:gridCol w:w="508"/>
      </w:tblGrid>
      <w:tr w:rsidR="008E6533"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7777777" w:rsidR="008E6533" w:rsidRPr="0001000C" w:rsidRDefault="008E6533" w:rsidP="00E316CE">
            <w:pPr>
              <w:jc w:val="center"/>
              <w:rPr>
                <w:sz w:val="18"/>
                <w:szCs w:val="18"/>
              </w:rPr>
            </w:pPr>
            <w:r>
              <w:rPr>
                <w:sz w:val="18"/>
                <w:szCs w:val="18"/>
              </w:rPr>
              <w:t>Author</w:t>
            </w:r>
          </w:p>
        </w:tc>
        <w:tc>
          <w:tcPr>
            <w:tcW w:w="0" w:type="auto"/>
          </w:tcPr>
          <w:p w14:paraId="5570998B" w14:textId="77777777" w:rsidR="008E6533"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5BBF468E"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E560EC7"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30A4927" w14:textId="77777777" w:rsidR="008E6533" w:rsidRPr="00185B11"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8E6533" w:rsidRPr="0001000C" w14:paraId="2B46112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8E6533" w:rsidRPr="00185B11" w:rsidRDefault="008E6533" w:rsidP="003D3491">
            <w:pPr>
              <w:jc w:val="center"/>
              <w:rPr>
                <w:sz w:val="18"/>
                <w:szCs w:val="18"/>
              </w:rPr>
            </w:pPr>
            <w:r>
              <w:rPr>
                <w:sz w:val="18"/>
                <w:szCs w:val="18"/>
              </w:rPr>
              <w:t xml:space="preserve">Ahmed </w:t>
            </w:r>
            <w:r w:rsidRPr="0019367D">
              <w:rPr>
                <w:i/>
                <w:sz w:val="18"/>
                <w:szCs w:val="18"/>
              </w:rPr>
              <w:t>et al.</w:t>
            </w:r>
          </w:p>
        </w:tc>
        <w:tc>
          <w:tcPr>
            <w:tcW w:w="0" w:type="auto"/>
          </w:tcPr>
          <w:p w14:paraId="15B63E31" w14:textId="77777777" w:rsidR="008E6533" w:rsidRPr="00F03FD6"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6FAD">
              <w:rPr>
                <w:sz w:val="18"/>
                <w:szCs w:val="18"/>
              </w:rPr>
              <w:t>11382698</w:t>
            </w:r>
          </w:p>
        </w:tc>
        <w:tc>
          <w:tcPr>
            <w:tcW w:w="0" w:type="auto"/>
          </w:tcPr>
          <w:p w14:paraId="0B7CAD14" w14:textId="7D2F063A" w:rsidR="008E6533" w:rsidRPr="009F239D" w:rsidRDefault="00DA2AD8"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8E6533" w:rsidRPr="0001000C" w14:paraId="2CB50A8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8E6533" w:rsidRPr="00185B11" w:rsidRDefault="008E6533" w:rsidP="003D3491">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1179AD21" w14:textId="77777777" w:rsidR="008E6533" w:rsidRPr="00F03FD6"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6F46">
              <w:rPr>
                <w:sz w:val="18"/>
                <w:szCs w:val="18"/>
              </w:rPr>
              <w:t>32127198</w:t>
            </w:r>
          </w:p>
        </w:tc>
        <w:tc>
          <w:tcPr>
            <w:tcW w:w="0" w:type="auto"/>
          </w:tcPr>
          <w:p w14:paraId="03F39087" w14:textId="77777777" w:rsidR="008E6533" w:rsidRPr="009F239D"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8E6533" w:rsidRPr="00185B11"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8E6533" w:rsidRPr="0001000C" w14:paraId="1C1E866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8E6533" w:rsidRPr="00185B11" w:rsidRDefault="008E6533" w:rsidP="003D3491">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2B8BE920" w14:textId="77777777" w:rsidR="008E6533" w:rsidRPr="0001000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0" w:type="auto"/>
            <w:shd w:val="clear" w:color="auto" w:fill="E7E6E6" w:themeFill="background2"/>
          </w:tcPr>
          <w:p w14:paraId="317B4D03"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8E6533" w:rsidRPr="0001000C" w14:paraId="503C5E3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8E6533" w:rsidRPr="00185B11" w:rsidRDefault="008E6533" w:rsidP="003D3491">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2C5D9CDB" w14:textId="77777777" w:rsidR="008E6533" w:rsidRPr="00F03FD6"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126F">
              <w:rPr>
                <w:sz w:val="18"/>
                <w:szCs w:val="18"/>
              </w:rPr>
              <w:t>20970624</w:t>
            </w:r>
          </w:p>
        </w:tc>
        <w:tc>
          <w:tcPr>
            <w:tcW w:w="0" w:type="auto"/>
          </w:tcPr>
          <w:p w14:paraId="1E574857" w14:textId="77777777" w:rsidR="008E6533" w:rsidRPr="009F239D"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8E6533" w:rsidRPr="00185B11"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8E6533" w:rsidRPr="0001000C" w14:paraId="2ECB7D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8E6533" w:rsidRDefault="008E6533" w:rsidP="00687D94">
            <w:pPr>
              <w:jc w:val="center"/>
              <w:rPr>
                <w:sz w:val="18"/>
                <w:szCs w:val="18"/>
              </w:rPr>
            </w:pPr>
            <w:r>
              <w:rPr>
                <w:sz w:val="18"/>
                <w:szCs w:val="18"/>
              </w:rPr>
              <w:t xml:space="preserve">Asci </w:t>
            </w:r>
            <w:r w:rsidRPr="0039771D">
              <w:rPr>
                <w:i/>
                <w:sz w:val="18"/>
                <w:szCs w:val="18"/>
              </w:rPr>
              <w:t>et al.</w:t>
            </w:r>
          </w:p>
        </w:tc>
        <w:tc>
          <w:tcPr>
            <w:tcW w:w="0" w:type="auto"/>
          </w:tcPr>
          <w:p w14:paraId="3DAB1370" w14:textId="77777777" w:rsidR="008E6533" w:rsidRPr="00042095"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771D">
              <w:rPr>
                <w:sz w:val="18"/>
                <w:szCs w:val="18"/>
              </w:rPr>
              <w:t>20709740</w:t>
            </w:r>
          </w:p>
        </w:tc>
        <w:tc>
          <w:tcPr>
            <w:tcW w:w="0" w:type="auto"/>
          </w:tcPr>
          <w:p w14:paraId="67158E5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1A9059A3"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8E6533" w:rsidRPr="0001000C" w14:paraId="6C2680E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8E6533" w:rsidRDefault="008E6533" w:rsidP="00687D94">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0F4E68CF" w14:textId="77777777" w:rsidR="008E6533" w:rsidRPr="003D2775"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31031374</w:t>
            </w:r>
          </w:p>
        </w:tc>
        <w:tc>
          <w:tcPr>
            <w:tcW w:w="0" w:type="auto"/>
          </w:tcPr>
          <w:p w14:paraId="4E17748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8E6533" w:rsidRPr="0001000C" w14:paraId="305A01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8E6533" w:rsidRDefault="008E6533" w:rsidP="003D3491">
            <w:pPr>
              <w:jc w:val="center"/>
              <w:rPr>
                <w:sz w:val="18"/>
                <w:szCs w:val="18"/>
              </w:rPr>
            </w:pPr>
            <w:r>
              <w:rPr>
                <w:sz w:val="18"/>
                <w:szCs w:val="18"/>
              </w:rPr>
              <w:t xml:space="preserve">Bae </w:t>
            </w:r>
            <w:r w:rsidRPr="00E25D00">
              <w:rPr>
                <w:i/>
                <w:sz w:val="18"/>
                <w:szCs w:val="18"/>
              </w:rPr>
              <w:t>et al.</w:t>
            </w:r>
          </w:p>
        </w:tc>
        <w:tc>
          <w:tcPr>
            <w:tcW w:w="0" w:type="auto"/>
          </w:tcPr>
          <w:p w14:paraId="41B4A2CC" w14:textId="77777777" w:rsidR="008E6533" w:rsidRPr="00E26FAD"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0472">
              <w:rPr>
                <w:sz w:val="18"/>
                <w:szCs w:val="18"/>
              </w:rPr>
              <w:t>27709829</w:t>
            </w:r>
          </w:p>
        </w:tc>
        <w:tc>
          <w:tcPr>
            <w:tcW w:w="0" w:type="auto"/>
          </w:tcPr>
          <w:p w14:paraId="49D643A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8E6533" w:rsidRPr="00326F9D"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8E6533" w:rsidRPr="0001000C" w14:paraId="342924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8E6533" w:rsidRDefault="008E6533" w:rsidP="00687D94">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64690F81" w14:textId="77777777" w:rsidR="008E6533" w:rsidRPr="00FC372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D7EB5">
              <w:rPr>
                <w:sz w:val="18"/>
                <w:szCs w:val="18"/>
              </w:rPr>
              <w:t>14981445</w:t>
            </w:r>
          </w:p>
        </w:tc>
        <w:tc>
          <w:tcPr>
            <w:tcW w:w="0" w:type="auto"/>
          </w:tcPr>
          <w:p w14:paraId="2D84C153" w14:textId="77777777" w:rsidR="008E6533" w:rsidRPr="00FC372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8E6533" w:rsidRPr="0001000C" w14:paraId="55B23BD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8E6533" w:rsidRPr="00497A88" w:rsidRDefault="008E6533" w:rsidP="00687D94">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799BF578" w14:textId="77777777" w:rsidR="008E6533" w:rsidRPr="00497A88"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58E8">
              <w:rPr>
                <w:sz w:val="18"/>
                <w:szCs w:val="18"/>
              </w:rPr>
              <w:t>22630831</w:t>
            </w:r>
          </w:p>
        </w:tc>
        <w:tc>
          <w:tcPr>
            <w:tcW w:w="0" w:type="auto"/>
          </w:tcPr>
          <w:p w14:paraId="6F24F440" w14:textId="43F1C251" w:rsidR="008E6533" w:rsidRDefault="00DA2AD8"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8E6533" w:rsidRPr="0001000C" w14:paraId="7D2B52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8E6533" w:rsidRDefault="008E6533" w:rsidP="00687D94">
            <w:pPr>
              <w:jc w:val="center"/>
              <w:rPr>
                <w:sz w:val="18"/>
                <w:szCs w:val="18"/>
              </w:rPr>
            </w:pPr>
            <w:r>
              <w:rPr>
                <w:sz w:val="18"/>
                <w:szCs w:val="18"/>
              </w:rPr>
              <w:t xml:space="preserve">Bundy </w:t>
            </w:r>
            <w:r w:rsidRPr="000304EE">
              <w:rPr>
                <w:i/>
                <w:sz w:val="18"/>
                <w:szCs w:val="18"/>
              </w:rPr>
              <w:t>et al.</w:t>
            </w:r>
          </w:p>
        </w:tc>
        <w:tc>
          <w:tcPr>
            <w:tcW w:w="0" w:type="auto"/>
          </w:tcPr>
          <w:p w14:paraId="7C95C4E4" w14:textId="77777777" w:rsidR="008E6533" w:rsidRPr="004F0D3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0304EE">
              <w:rPr>
                <w:sz w:val="18"/>
                <w:szCs w:val="18"/>
              </w:rPr>
              <w:t>31658949</w:t>
            </w:r>
          </w:p>
        </w:tc>
        <w:tc>
          <w:tcPr>
            <w:tcW w:w="0" w:type="auto"/>
          </w:tcPr>
          <w:p w14:paraId="18AF6627" w14:textId="3B2BE43B" w:rsidR="008E6533" w:rsidRDefault="00DA2AD8"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E6533">
              <w:rPr>
                <w:sz w:val="18"/>
                <w:szCs w:val="18"/>
              </w:rPr>
              <w:t xml:space="preserve"> (CRIC)</w:t>
            </w:r>
          </w:p>
        </w:tc>
        <w:tc>
          <w:tcPr>
            <w:tcW w:w="0" w:type="auto"/>
          </w:tcPr>
          <w:p w14:paraId="1BEE9B7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8E6533" w:rsidRPr="000304EE"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8E6533" w:rsidRPr="0001000C" w14:paraId="3FAB165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8E6533" w:rsidRDefault="008E6533" w:rsidP="00687D94">
            <w:pPr>
              <w:jc w:val="center"/>
              <w:rPr>
                <w:sz w:val="18"/>
                <w:szCs w:val="18"/>
              </w:rPr>
            </w:pPr>
            <w:r>
              <w:rPr>
                <w:sz w:val="18"/>
                <w:szCs w:val="18"/>
              </w:rPr>
              <w:t xml:space="preserve">Chandra </w:t>
            </w:r>
            <w:r w:rsidRPr="00983E7C">
              <w:rPr>
                <w:i/>
                <w:sz w:val="18"/>
                <w:szCs w:val="18"/>
              </w:rPr>
              <w:t>et al.</w:t>
            </w:r>
          </w:p>
        </w:tc>
        <w:tc>
          <w:tcPr>
            <w:tcW w:w="0" w:type="auto"/>
          </w:tcPr>
          <w:p w14:paraId="72EC5505" w14:textId="77777777" w:rsidR="008E6533" w:rsidRPr="00776769"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3E7C">
              <w:rPr>
                <w:sz w:val="18"/>
                <w:szCs w:val="18"/>
              </w:rPr>
              <w:t>32129206</w:t>
            </w:r>
          </w:p>
        </w:tc>
        <w:tc>
          <w:tcPr>
            <w:tcW w:w="0" w:type="auto"/>
          </w:tcPr>
          <w:p w14:paraId="6F86899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8E6533" w:rsidRDefault="008E6533"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8E6533" w:rsidRDefault="008E6533"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8E6533" w:rsidRPr="0001000C" w14:paraId="3CA3777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8E6533" w:rsidRDefault="008E6533" w:rsidP="00687D94">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62B50A0F"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2169112</w:t>
            </w:r>
          </w:p>
        </w:tc>
        <w:tc>
          <w:tcPr>
            <w:tcW w:w="0" w:type="auto"/>
            <w:shd w:val="clear" w:color="auto" w:fill="E7E6E6" w:themeFill="background2"/>
          </w:tcPr>
          <w:p w14:paraId="564FC80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8E6533" w:rsidRPr="002667EF"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8E6533" w:rsidRPr="0001000C" w14:paraId="445078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8E6533" w:rsidRDefault="008E6533" w:rsidP="00687D94">
            <w:pPr>
              <w:jc w:val="center"/>
              <w:rPr>
                <w:sz w:val="18"/>
                <w:szCs w:val="18"/>
              </w:rPr>
            </w:pPr>
            <w:r>
              <w:rPr>
                <w:sz w:val="18"/>
                <w:szCs w:val="18"/>
              </w:rPr>
              <w:lastRenderedPageBreak/>
              <w:t xml:space="preserve">Chao </w:t>
            </w:r>
            <w:r w:rsidRPr="00A9158D">
              <w:rPr>
                <w:i/>
                <w:sz w:val="18"/>
                <w:szCs w:val="18"/>
              </w:rPr>
              <w:t>et al.</w:t>
            </w:r>
          </w:p>
        </w:tc>
        <w:tc>
          <w:tcPr>
            <w:tcW w:w="0" w:type="auto"/>
          </w:tcPr>
          <w:p w14:paraId="1773C570" w14:textId="77777777" w:rsidR="008E6533" w:rsidRPr="002225F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EB8">
              <w:rPr>
                <w:sz w:val="18"/>
                <w:szCs w:val="18"/>
              </w:rPr>
              <w:t>32866261</w:t>
            </w:r>
          </w:p>
        </w:tc>
        <w:tc>
          <w:tcPr>
            <w:tcW w:w="0" w:type="auto"/>
          </w:tcPr>
          <w:p w14:paraId="4F6A1A5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8E6533" w:rsidRPr="00AE18CE"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8E6533" w:rsidRPr="007D4C4D"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017A1A52" w14:textId="5474D56A"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8E6533" w:rsidRPr="0001000C" w14:paraId="492BB5B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8E6533" w:rsidRDefault="008E6533" w:rsidP="00687D94">
            <w:pPr>
              <w:jc w:val="center"/>
              <w:rPr>
                <w:sz w:val="18"/>
                <w:szCs w:val="18"/>
              </w:rPr>
            </w:pPr>
            <w:r>
              <w:rPr>
                <w:sz w:val="18"/>
                <w:szCs w:val="18"/>
              </w:rPr>
              <w:t xml:space="preserve">Chao </w:t>
            </w:r>
            <w:r w:rsidRPr="00FB6D9B">
              <w:rPr>
                <w:i/>
                <w:sz w:val="18"/>
                <w:szCs w:val="18"/>
              </w:rPr>
              <w:t>et al.</w:t>
            </w:r>
          </w:p>
        </w:tc>
        <w:tc>
          <w:tcPr>
            <w:tcW w:w="0" w:type="auto"/>
          </w:tcPr>
          <w:p w14:paraId="63DECB9B" w14:textId="77777777" w:rsidR="008E6533" w:rsidRPr="00994EB8"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D9B">
              <w:rPr>
                <w:sz w:val="18"/>
                <w:szCs w:val="18"/>
              </w:rPr>
              <w:t>28522697</w:t>
            </w:r>
          </w:p>
        </w:tc>
        <w:tc>
          <w:tcPr>
            <w:tcW w:w="0" w:type="auto"/>
          </w:tcPr>
          <w:p w14:paraId="7535EC7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2540EF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5DCE29F0"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8E6533" w:rsidRPr="0001000C" w14:paraId="7D55F21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8E6533" w:rsidRPr="00185B11" w:rsidRDefault="008E6533" w:rsidP="003D3491">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47A8FBCF" w14:textId="77777777" w:rsidR="008E6533" w:rsidRPr="0001000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0DE7">
              <w:rPr>
                <w:sz w:val="18"/>
                <w:szCs w:val="18"/>
              </w:rPr>
              <w:t>24473732</w:t>
            </w:r>
          </w:p>
        </w:tc>
        <w:tc>
          <w:tcPr>
            <w:tcW w:w="0" w:type="auto"/>
          </w:tcPr>
          <w:p w14:paraId="38D100ED" w14:textId="703EB4F8" w:rsidR="008E6533" w:rsidRPr="0092232C" w:rsidRDefault="00DA2AD8"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451D5DF0"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8E6533" w:rsidRPr="0001000C" w14:paraId="3FFF12C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8E6533" w:rsidRDefault="008E6533" w:rsidP="00687D94">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4A8BB2F0"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8036114</w:t>
            </w:r>
          </w:p>
        </w:tc>
        <w:tc>
          <w:tcPr>
            <w:tcW w:w="0" w:type="auto"/>
            <w:shd w:val="clear" w:color="auto" w:fill="E7E6E6" w:themeFill="background2"/>
          </w:tcPr>
          <w:p w14:paraId="6C5C8224" w14:textId="77777777" w:rsidR="008E6533" w:rsidRPr="00893BF2"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8E6533" w:rsidRPr="0001000C" w14:paraId="3BB54D5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8E6533" w:rsidRDefault="008E6533" w:rsidP="003D3491">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48EC5317" w14:textId="77777777" w:rsidR="008E6533" w:rsidRPr="00430DE7"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28329057</w:t>
            </w:r>
          </w:p>
        </w:tc>
        <w:tc>
          <w:tcPr>
            <w:tcW w:w="0" w:type="auto"/>
          </w:tcPr>
          <w:p w14:paraId="2D3C69FB" w14:textId="2134152F" w:rsidR="008E6533" w:rsidRDefault="00DA2AD8"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8E6533" w:rsidRPr="004463C0"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8E6533" w:rsidRPr="0001000C" w14:paraId="0E34BE8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8E6533" w:rsidRDefault="008E6533" w:rsidP="00687D94">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10C1E638"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791">
              <w:rPr>
                <w:sz w:val="18"/>
                <w:szCs w:val="18"/>
              </w:rPr>
              <w:t>20237457</w:t>
            </w:r>
          </w:p>
        </w:tc>
        <w:tc>
          <w:tcPr>
            <w:tcW w:w="0" w:type="auto"/>
            <w:shd w:val="clear" w:color="auto" w:fill="E7E6E6" w:themeFill="background2"/>
          </w:tcPr>
          <w:p w14:paraId="79A9BF1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1B97FCE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8E6533" w:rsidRPr="00E70D35"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8E6533" w:rsidRPr="0001000C" w14:paraId="604C898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8E6533" w:rsidRDefault="008E6533" w:rsidP="00687D94">
            <w:pPr>
              <w:jc w:val="center"/>
              <w:rPr>
                <w:sz w:val="18"/>
                <w:szCs w:val="18"/>
              </w:rPr>
            </w:pPr>
            <w:r>
              <w:rPr>
                <w:sz w:val="18"/>
                <w:szCs w:val="18"/>
              </w:rPr>
              <w:t xml:space="preserve">Choi </w:t>
            </w:r>
            <w:r w:rsidRPr="0014640E">
              <w:rPr>
                <w:i/>
                <w:sz w:val="18"/>
                <w:szCs w:val="18"/>
              </w:rPr>
              <w:t>et al.</w:t>
            </w:r>
          </w:p>
        </w:tc>
        <w:tc>
          <w:tcPr>
            <w:tcW w:w="0" w:type="auto"/>
          </w:tcPr>
          <w:p w14:paraId="4CF65A26" w14:textId="77777777" w:rsidR="008E6533" w:rsidRPr="0083684A"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21ED548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8E6533" w:rsidRPr="0083684A" w:rsidRDefault="008E6533" w:rsidP="0014640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E6533" w:rsidRPr="0001000C" w14:paraId="024BE85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8E6533" w:rsidRDefault="008E6533" w:rsidP="003D3491">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399A3D63" w14:textId="77777777" w:rsidR="008E6533" w:rsidRPr="00430DE7"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0" w:type="auto"/>
            <w:shd w:val="clear" w:color="auto" w:fill="E7E6E6" w:themeFill="background2"/>
          </w:tcPr>
          <w:p w14:paraId="6D31CD1D"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8E6533" w:rsidRPr="0001000C" w14:paraId="041325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8E6533" w:rsidRPr="00AE0ADA" w:rsidRDefault="008E6533" w:rsidP="00687D94">
            <w:pPr>
              <w:jc w:val="center"/>
              <w:rPr>
                <w:sz w:val="18"/>
                <w:szCs w:val="18"/>
              </w:rPr>
            </w:pPr>
            <w:proofErr w:type="spellStart"/>
            <w:r>
              <w:rPr>
                <w:sz w:val="18"/>
                <w:szCs w:val="18"/>
              </w:rPr>
              <w:t>Claes</w:t>
            </w:r>
            <w:proofErr w:type="spellEnd"/>
            <w:r>
              <w:rPr>
                <w:sz w:val="18"/>
                <w:szCs w:val="18"/>
              </w:rPr>
              <w:t xml:space="preserve"> KJ</w:t>
            </w:r>
          </w:p>
        </w:tc>
        <w:tc>
          <w:tcPr>
            <w:tcW w:w="0" w:type="auto"/>
          </w:tcPr>
          <w:p w14:paraId="440E5EE3" w14:textId="77777777" w:rsidR="008E6533" w:rsidRPr="00AE0ADA"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0" w:type="auto"/>
          </w:tcPr>
          <w:p w14:paraId="765AFF2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8E6533" w:rsidRPr="0001000C" w14:paraId="419B70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8E6533" w:rsidRDefault="008E6533" w:rsidP="00687D94">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7B3FB45D" w14:textId="77777777" w:rsidR="008E6533" w:rsidRPr="00FC372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shd w:val="clear" w:color="auto" w:fill="E7E6E6" w:themeFill="background2"/>
          </w:tcPr>
          <w:p w14:paraId="55F73D82" w14:textId="77777777" w:rsidR="008E6533" w:rsidRPr="00FC372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EBE3F2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8E6533" w:rsidRDefault="008E6533" w:rsidP="00687D94">
            <w:pPr>
              <w:jc w:val="center"/>
              <w:rPr>
                <w:sz w:val="18"/>
                <w:szCs w:val="18"/>
              </w:rPr>
            </w:pPr>
            <w:r>
              <w:rPr>
                <w:sz w:val="18"/>
                <w:szCs w:val="18"/>
              </w:rPr>
              <w:t xml:space="preserve">Coen </w:t>
            </w:r>
            <w:r w:rsidRPr="00E3773D">
              <w:rPr>
                <w:i/>
                <w:sz w:val="18"/>
                <w:szCs w:val="18"/>
              </w:rPr>
              <w:t>et al.</w:t>
            </w:r>
          </w:p>
        </w:tc>
        <w:tc>
          <w:tcPr>
            <w:tcW w:w="0" w:type="auto"/>
          </w:tcPr>
          <w:p w14:paraId="50B5633D" w14:textId="77777777" w:rsidR="008E6533" w:rsidRPr="006A58E8"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773D">
              <w:rPr>
                <w:sz w:val="18"/>
                <w:szCs w:val="18"/>
              </w:rPr>
              <w:t>16557100</w:t>
            </w:r>
          </w:p>
        </w:tc>
        <w:tc>
          <w:tcPr>
            <w:tcW w:w="0" w:type="auto"/>
          </w:tcPr>
          <w:p w14:paraId="59ACFBB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C79C26" w14:textId="75A1F5F2"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8E6533" w:rsidRPr="0001000C" w14:paraId="089E29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8E6533" w:rsidRDefault="008E6533" w:rsidP="00687D94">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18DF6BA5" w14:textId="77777777" w:rsidR="008E6533" w:rsidRPr="008220FF"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B13B1">
              <w:rPr>
                <w:sz w:val="18"/>
                <w:szCs w:val="18"/>
              </w:rPr>
              <w:t>20930091</w:t>
            </w:r>
          </w:p>
        </w:tc>
        <w:tc>
          <w:tcPr>
            <w:tcW w:w="0" w:type="auto"/>
          </w:tcPr>
          <w:p w14:paraId="4E314DD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E6533" w:rsidRPr="0001000C" w14:paraId="6C622A8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8E6533" w:rsidRDefault="008E6533" w:rsidP="00687D94">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6E0338BA"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8536E">
              <w:rPr>
                <w:sz w:val="18"/>
                <w:szCs w:val="18"/>
              </w:rPr>
              <w:t>24119158</w:t>
            </w:r>
          </w:p>
        </w:tc>
        <w:tc>
          <w:tcPr>
            <w:tcW w:w="0" w:type="auto"/>
            <w:shd w:val="clear" w:color="auto" w:fill="E7E6E6" w:themeFill="background2"/>
          </w:tcPr>
          <w:p w14:paraId="0CA4390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8E6533" w:rsidRPr="00E70D35"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8E6533" w:rsidRPr="0001000C" w14:paraId="62F46C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8E6533" w:rsidRDefault="008E6533" w:rsidP="00687D94">
            <w:pPr>
              <w:jc w:val="center"/>
              <w:rPr>
                <w:sz w:val="18"/>
                <w:szCs w:val="18"/>
              </w:rPr>
            </w:pPr>
            <w:r>
              <w:rPr>
                <w:sz w:val="18"/>
                <w:szCs w:val="18"/>
              </w:rPr>
              <w:t xml:space="preserve">Davis </w:t>
            </w:r>
            <w:r w:rsidRPr="00E13845">
              <w:rPr>
                <w:i/>
                <w:sz w:val="18"/>
                <w:szCs w:val="18"/>
              </w:rPr>
              <w:t>et al.</w:t>
            </w:r>
          </w:p>
        </w:tc>
        <w:tc>
          <w:tcPr>
            <w:tcW w:w="0" w:type="auto"/>
          </w:tcPr>
          <w:p w14:paraId="2EE8063A" w14:textId="77777777" w:rsidR="008E6533" w:rsidRPr="008B6F64"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13845">
              <w:rPr>
                <w:sz w:val="18"/>
                <w:szCs w:val="18"/>
              </w:rPr>
              <w:t>26797375</w:t>
            </w:r>
          </w:p>
        </w:tc>
        <w:tc>
          <w:tcPr>
            <w:tcW w:w="0" w:type="auto"/>
          </w:tcPr>
          <w:p w14:paraId="1643BB3C" w14:textId="12C474EB" w:rsidR="008E6533" w:rsidRDefault="00DA2AD8"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1C5AD043" w14:textId="7B95128B"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8E6533" w:rsidRPr="0001000C" w14:paraId="2788A2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8E6533" w:rsidRDefault="008E6533" w:rsidP="00687D94">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70A0C7D0" w14:textId="77777777" w:rsidR="008E6533" w:rsidRPr="00441FE5"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1C67">
              <w:rPr>
                <w:sz w:val="18"/>
                <w:szCs w:val="18"/>
              </w:rPr>
              <w:t>19164320</w:t>
            </w:r>
          </w:p>
        </w:tc>
        <w:tc>
          <w:tcPr>
            <w:tcW w:w="0" w:type="auto"/>
          </w:tcPr>
          <w:p w14:paraId="631E6C6C" w14:textId="6DA1250F" w:rsidR="008E6533" w:rsidRDefault="00DA2AD8"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8E6533" w:rsidRPr="0001000C" w14:paraId="0DA53CC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8E6533" w:rsidRPr="00F6753A" w:rsidRDefault="008E6533" w:rsidP="00687D94">
            <w:pPr>
              <w:jc w:val="center"/>
              <w:rPr>
                <w:sz w:val="18"/>
                <w:szCs w:val="18"/>
              </w:rPr>
            </w:pPr>
            <w:r w:rsidRPr="004A4107">
              <w:rPr>
                <w:sz w:val="18"/>
                <w:szCs w:val="18"/>
              </w:rPr>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FB248BE" w14:textId="77777777" w:rsidR="008E6533" w:rsidRPr="00F6753A"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A4107">
              <w:rPr>
                <w:sz w:val="18"/>
                <w:szCs w:val="18"/>
              </w:rPr>
              <w:t>16940716</w:t>
            </w:r>
          </w:p>
        </w:tc>
        <w:tc>
          <w:tcPr>
            <w:tcW w:w="0" w:type="auto"/>
          </w:tcPr>
          <w:p w14:paraId="759D9D1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8E6533" w:rsidRPr="004A4107"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8E6533" w:rsidRPr="0001000C" w14:paraId="1284C42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8E6533" w:rsidRPr="00185B11" w:rsidRDefault="008E6533" w:rsidP="003D3491">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3EBC62C2" w14:textId="77777777" w:rsidR="008E6533" w:rsidRPr="0001000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0" w:type="auto"/>
            <w:shd w:val="clear" w:color="auto" w:fill="E7E6E6" w:themeFill="background2"/>
          </w:tcPr>
          <w:p w14:paraId="5C25935A"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8E6533" w:rsidRPr="0092232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8E6533" w:rsidRPr="0001000C" w14:paraId="70E3952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8E6533" w:rsidRDefault="008E6533"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5E21EBEC" w14:textId="77777777" w:rsidR="008E6533" w:rsidRPr="00C51691"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3F82">
              <w:rPr>
                <w:sz w:val="18"/>
                <w:szCs w:val="18"/>
              </w:rPr>
              <w:t>25702239</w:t>
            </w:r>
          </w:p>
        </w:tc>
        <w:tc>
          <w:tcPr>
            <w:tcW w:w="0" w:type="auto"/>
          </w:tcPr>
          <w:p w14:paraId="56649BB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8E6533" w:rsidRPr="0001000C" w14:paraId="57875A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8E6533" w:rsidRDefault="008E6533"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7ADD7349" w14:textId="77777777" w:rsidR="008E6533" w:rsidRPr="00C5169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3F82">
              <w:rPr>
                <w:sz w:val="18"/>
                <w:szCs w:val="18"/>
              </w:rPr>
              <w:t>25702239</w:t>
            </w:r>
          </w:p>
        </w:tc>
        <w:tc>
          <w:tcPr>
            <w:tcW w:w="0" w:type="auto"/>
          </w:tcPr>
          <w:p w14:paraId="1C9CA64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128CEBA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8E6533" w:rsidRDefault="008E6533" w:rsidP="003D3491">
            <w:pPr>
              <w:jc w:val="center"/>
              <w:rPr>
                <w:sz w:val="18"/>
                <w:szCs w:val="18"/>
              </w:rPr>
            </w:pPr>
            <w:r>
              <w:rPr>
                <w:sz w:val="18"/>
                <w:szCs w:val="18"/>
              </w:rPr>
              <w:t xml:space="preserve">Etta </w:t>
            </w:r>
            <w:r w:rsidRPr="0036326E">
              <w:rPr>
                <w:i/>
                <w:sz w:val="18"/>
                <w:szCs w:val="18"/>
              </w:rPr>
              <w:t>et al.</w:t>
            </w:r>
          </w:p>
        </w:tc>
        <w:tc>
          <w:tcPr>
            <w:tcW w:w="0" w:type="auto"/>
          </w:tcPr>
          <w:p w14:paraId="50BB77A4" w14:textId="77777777" w:rsidR="008E6533" w:rsidRPr="002042F0"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36326E">
              <w:rPr>
                <w:sz w:val="18"/>
                <w:szCs w:val="18"/>
              </w:rPr>
              <w:t>28748891</w:t>
            </w:r>
          </w:p>
        </w:tc>
        <w:tc>
          <w:tcPr>
            <w:tcW w:w="0" w:type="auto"/>
          </w:tcPr>
          <w:p w14:paraId="42E9A9EA"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8E6533" w:rsidRDefault="008E6533" w:rsidP="003D3491">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8E6533" w:rsidRPr="0001000C" w14:paraId="773C352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8E6533" w:rsidRDefault="008E6533" w:rsidP="00687D94">
            <w:pPr>
              <w:jc w:val="center"/>
              <w:rPr>
                <w:sz w:val="18"/>
                <w:szCs w:val="18"/>
              </w:rPr>
            </w:pPr>
            <w:r>
              <w:rPr>
                <w:sz w:val="18"/>
                <w:szCs w:val="18"/>
              </w:rPr>
              <w:t xml:space="preserve">Etta </w:t>
            </w:r>
            <w:r w:rsidRPr="0036326E">
              <w:rPr>
                <w:i/>
                <w:sz w:val="18"/>
                <w:szCs w:val="18"/>
              </w:rPr>
              <w:t>et al.</w:t>
            </w:r>
          </w:p>
        </w:tc>
        <w:tc>
          <w:tcPr>
            <w:tcW w:w="0" w:type="auto"/>
          </w:tcPr>
          <w:p w14:paraId="25E1E3D9" w14:textId="77777777" w:rsidR="008E6533" w:rsidRPr="002042F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26E">
              <w:rPr>
                <w:sz w:val="18"/>
                <w:szCs w:val="18"/>
              </w:rPr>
              <w:t>28748891</w:t>
            </w:r>
          </w:p>
        </w:tc>
        <w:tc>
          <w:tcPr>
            <w:tcW w:w="0" w:type="auto"/>
          </w:tcPr>
          <w:p w14:paraId="65EEC62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7E22E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8E6533" w:rsidRDefault="008E6533" w:rsidP="00687D94">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069EDA99" w14:textId="77777777" w:rsidR="008E6533" w:rsidRPr="00B1738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3D5F">
              <w:rPr>
                <w:sz w:val="18"/>
                <w:szCs w:val="18"/>
              </w:rPr>
              <w:t>16013017</w:t>
            </w:r>
          </w:p>
        </w:tc>
        <w:tc>
          <w:tcPr>
            <w:tcW w:w="0" w:type="auto"/>
          </w:tcPr>
          <w:p w14:paraId="1734C72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E2AB803" w14:textId="3626023E"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8E6533" w:rsidRPr="0001000C" w14:paraId="3F7D6AB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8E6533" w:rsidRDefault="008E6533" w:rsidP="00687D94">
            <w:pPr>
              <w:jc w:val="center"/>
              <w:rPr>
                <w:sz w:val="18"/>
                <w:szCs w:val="18"/>
              </w:rPr>
            </w:pPr>
            <w:r w:rsidRPr="004F0D3C">
              <w:rPr>
                <w:sz w:val="18"/>
                <w:szCs w:val="18"/>
              </w:rPr>
              <w:lastRenderedPageBreak/>
              <w:t>Fayed</w:t>
            </w:r>
            <w:r>
              <w:rPr>
                <w:sz w:val="18"/>
                <w:szCs w:val="18"/>
              </w:rPr>
              <w:t xml:space="preserve"> </w:t>
            </w:r>
            <w:r w:rsidRPr="004F0D3C">
              <w:rPr>
                <w:i/>
                <w:sz w:val="18"/>
                <w:szCs w:val="18"/>
              </w:rPr>
              <w:t>et al.</w:t>
            </w:r>
          </w:p>
        </w:tc>
        <w:tc>
          <w:tcPr>
            <w:tcW w:w="0" w:type="auto"/>
          </w:tcPr>
          <w:p w14:paraId="3D41716B" w14:textId="77777777" w:rsidR="008E6533" w:rsidRPr="00FB6D9B"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0D3C">
              <w:rPr>
                <w:sz w:val="18"/>
                <w:szCs w:val="18"/>
              </w:rPr>
              <w:t>31170717</w:t>
            </w:r>
          </w:p>
        </w:tc>
        <w:tc>
          <w:tcPr>
            <w:tcW w:w="0" w:type="auto"/>
          </w:tcPr>
          <w:p w14:paraId="12A8EED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8E6533" w:rsidRPr="0001000C" w14:paraId="6215E3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8E6533" w:rsidRPr="009625ED" w:rsidRDefault="008E6533" w:rsidP="00687D94">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19D07346" w14:textId="77777777" w:rsidR="008E6533" w:rsidRPr="009625E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4F56">
              <w:rPr>
                <w:sz w:val="18"/>
                <w:szCs w:val="18"/>
              </w:rPr>
              <w:t>31464230</w:t>
            </w:r>
          </w:p>
        </w:tc>
        <w:tc>
          <w:tcPr>
            <w:tcW w:w="0" w:type="auto"/>
          </w:tcPr>
          <w:p w14:paraId="6CE2FDF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776B151D" w14:textId="3B2C8A85"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8E6533" w:rsidRPr="0001000C" w14:paraId="119F10A0"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8E6533" w:rsidRDefault="008E6533" w:rsidP="00687D94">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006B202A"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5479288</w:t>
            </w:r>
          </w:p>
        </w:tc>
        <w:tc>
          <w:tcPr>
            <w:tcW w:w="0" w:type="auto"/>
            <w:shd w:val="clear" w:color="auto" w:fill="E7E6E6" w:themeFill="background2"/>
          </w:tcPr>
          <w:p w14:paraId="28BD90F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8E6533" w:rsidRPr="00AC2E6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8E6533" w:rsidRPr="0001000C" w14:paraId="25E634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8E6533" w:rsidRDefault="008E6533" w:rsidP="00687D94">
            <w:pPr>
              <w:jc w:val="center"/>
              <w:rPr>
                <w:sz w:val="18"/>
                <w:szCs w:val="18"/>
              </w:rPr>
            </w:pPr>
            <w:r>
              <w:rPr>
                <w:sz w:val="18"/>
                <w:szCs w:val="18"/>
              </w:rPr>
              <w:t xml:space="preserve">He </w:t>
            </w:r>
            <w:r w:rsidRPr="00B1738C">
              <w:rPr>
                <w:i/>
                <w:sz w:val="18"/>
                <w:szCs w:val="18"/>
              </w:rPr>
              <w:t>et al.</w:t>
            </w:r>
          </w:p>
        </w:tc>
        <w:tc>
          <w:tcPr>
            <w:tcW w:w="0" w:type="auto"/>
          </w:tcPr>
          <w:p w14:paraId="20EA7B40" w14:textId="77777777" w:rsidR="008E6533" w:rsidRPr="008959CE"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38C">
              <w:rPr>
                <w:sz w:val="18"/>
                <w:szCs w:val="18"/>
              </w:rPr>
              <w:t>29490308</w:t>
            </w:r>
          </w:p>
        </w:tc>
        <w:tc>
          <w:tcPr>
            <w:tcW w:w="0" w:type="auto"/>
          </w:tcPr>
          <w:p w14:paraId="5E86FDE2" w14:textId="77777777" w:rsidR="008E6533" w:rsidRPr="008959CE"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8E6533" w:rsidRPr="0001000C" w14:paraId="2CE736A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8E6533" w:rsidRPr="003C4230" w:rsidRDefault="008E6533" w:rsidP="003D3491">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70EE9F11"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0" w:type="auto"/>
            <w:shd w:val="clear" w:color="auto" w:fill="E7E6E6" w:themeFill="background2"/>
          </w:tcPr>
          <w:p w14:paraId="0D59341C"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8E6533" w:rsidRPr="003C4230"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8E6533" w:rsidRPr="008D47F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8E6533" w:rsidRPr="0001000C" w14:paraId="19B8B044"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8E6533" w:rsidRDefault="008E6533" w:rsidP="00687D94">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02AD8B03"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31122190</w:t>
            </w:r>
          </w:p>
        </w:tc>
        <w:tc>
          <w:tcPr>
            <w:tcW w:w="0" w:type="auto"/>
            <w:shd w:val="clear" w:color="auto" w:fill="E7E6E6" w:themeFill="background2"/>
          </w:tcPr>
          <w:p w14:paraId="56BAAB69" w14:textId="77777777" w:rsidR="008E6533" w:rsidRPr="009E39F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8E6533" w:rsidRPr="0001000C" w14:paraId="1FB57E1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8E6533" w:rsidRDefault="008E6533" w:rsidP="00687D94">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387E88B9" w14:textId="77777777" w:rsidR="008E6533" w:rsidRPr="00E3773D"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16387073</w:t>
            </w:r>
          </w:p>
        </w:tc>
        <w:tc>
          <w:tcPr>
            <w:tcW w:w="0" w:type="auto"/>
          </w:tcPr>
          <w:p w14:paraId="694FF10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8E6533" w:rsidRPr="00B50F28"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8E6533" w:rsidRPr="0001000C" w14:paraId="682F6BB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8E6533" w:rsidRDefault="008E6533" w:rsidP="00687D94">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19B4DC27"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8124305</w:t>
            </w:r>
          </w:p>
        </w:tc>
        <w:tc>
          <w:tcPr>
            <w:tcW w:w="0" w:type="auto"/>
            <w:shd w:val="clear" w:color="auto" w:fill="E7E6E6" w:themeFill="background2"/>
          </w:tcPr>
          <w:p w14:paraId="4A6E78D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8E6533" w:rsidRPr="00BC0496"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8E6533" w:rsidRPr="0001000C" w14:paraId="16A22A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8E6533" w:rsidRDefault="008E6533" w:rsidP="00687D94">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3CF61B38"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31437840</w:t>
            </w:r>
          </w:p>
        </w:tc>
        <w:tc>
          <w:tcPr>
            <w:tcW w:w="0" w:type="auto"/>
            <w:shd w:val="clear" w:color="auto" w:fill="E7E6E6" w:themeFill="background2"/>
          </w:tcPr>
          <w:p w14:paraId="487F11F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8E6533" w:rsidRPr="004B10A7"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8E6533" w:rsidRPr="0001000C" w14:paraId="4F9D711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8E6533" w:rsidRDefault="008E6533" w:rsidP="00687D94">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6C019081"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6890570</w:t>
            </w:r>
          </w:p>
        </w:tc>
        <w:tc>
          <w:tcPr>
            <w:tcW w:w="0" w:type="auto"/>
            <w:shd w:val="clear" w:color="auto" w:fill="E7E6E6" w:themeFill="background2"/>
          </w:tcPr>
          <w:p w14:paraId="13119C7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8E6533"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8E6533" w:rsidRPr="00721E1D" w:rsidRDefault="008E6533" w:rsidP="003D3491">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022EC683"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0" w:type="auto"/>
            <w:shd w:val="clear" w:color="auto" w:fill="E7E6E6" w:themeFill="background2"/>
          </w:tcPr>
          <w:p w14:paraId="5782490F"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8E6533" w:rsidRPr="00721E1D"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8E6533" w:rsidRPr="008D47F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8E6533" w:rsidRPr="0001000C" w14:paraId="458C16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8E6533" w:rsidRDefault="008E6533" w:rsidP="00CD04E5">
            <w:pPr>
              <w:jc w:val="center"/>
              <w:rPr>
                <w:sz w:val="18"/>
                <w:szCs w:val="18"/>
              </w:rPr>
            </w:pPr>
            <w:r>
              <w:rPr>
                <w:sz w:val="18"/>
                <w:szCs w:val="18"/>
              </w:rPr>
              <w:t xml:space="preserve">Jean </w:t>
            </w:r>
            <w:r w:rsidRPr="00567F04">
              <w:rPr>
                <w:i/>
                <w:sz w:val="18"/>
                <w:szCs w:val="18"/>
              </w:rPr>
              <w:t>et al.</w:t>
            </w:r>
          </w:p>
        </w:tc>
        <w:tc>
          <w:tcPr>
            <w:tcW w:w="0" w:type="auto"/>
          </w:tcPr>
          <w:p w14:paraId="6811DA1F" w14:textId="77777777" w:rsidR="008E6533" w:rsidRPr="0083684A"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0FE9B766"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8E6533" w:rsidRPr="0083684A"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8E6533" w:rsidRDefault="008E6533"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8E6533" w:rsidRDefault="008E6533" w:rsidP="00CD04E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E6533" w:rsidRPr="0001000C" w14:paraId="6FF557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8E6533" w:rsidRDefault="008E6533" w:rsidP="00687D94">
            <w:pPr>
              <w:jc w:val="center"/>
              <w:rPr>
                <w:sz w:val="18"/>
                <w:szCs w:val="18"/>
              </w:rPr>
            </w:pPr>
            <w:r w:rsidRPr="00662DE4">
              <w:rPr>
                <w:sz w:val="18"/>
                <w:szCs w:val="18"/>
              </w:rPr>
              <w:lastRenderedPageBreak/>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23353B7F" w14:textId="77777777" w:rsidR="008E6533" w:rsidRPr="00983E7C"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62DE4">
              <w:rPr>
                <w:sz w:val="18"/>
                <w:szCs w:val="18"/>
              </w:rPr>
              <w:t>30429202</w:t>
            </w:r>
          </w:p>
        </w:tc>
        <w:tc>
          <w:tcPr>
            <w:tcW w:w="0" w:type="auto"/>
          </w:tcPr>
          <w:p w14:paraId="4C38433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8E6533" w:rsidRDefault="008E6533"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8E6533" w:rsidRDefault="008E6533"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8E6533" w:rsidRDefault="008E6533" w:rsidP="00662D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8E6533" w:rsidRPr="0001000C" w14:paraId="242BCD7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8E6533" w:rsidRDefault="008E6533" w:rsidP="003D3491">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5725032E" w14:textId="77777777" w:rsidR="008E6533" w:rsidRPr="00430DE7"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6512AB">
              <w:rPr>
                <w:sz w:val="18"/>
                <w:szCs w:val="18"/>
              </w:rPr>
              <w:t>27988970</w:t>
            </w:r>
          </w:p>
        </w:tc>
        <w:tc>
          <w:tcPr>
            <w:tcW w:w="0" w:type="auto"/>
            <w:shd w:val="clear" w:color="auto" w:fill="E7E6E6" w:themeFill="background2"/>
          </w:tcPr>
          <w:p w14:paraId="41F7E2D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8E6533" w:rsidRPr="004071B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8E6533" w:rsidRPr="004071B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8E6533" w:rsidRPr="004071B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8E6533" w:rsidRPr="0001000C" w14:paraId="33348B5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68D39" w14:textId="77777777" w:rsidR="008E6533" w:rsidRDefault="008E6533" w:rsidP="00F20A7F">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42149D9F" w14:textId="77777777" w:rsidR="008E6533" w:rsidRPr="00154A81"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22130958</w:t>
            </w:r>
          </w:p>
        </w:tc>
        <w:tc>
          <w:tcPr>
            <w:tcW w:w="0" w:type="auto"/>
          </w:tcPr>
          <w:p w14:paraId="2BEFB567"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260F05B0"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959FF8A"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7CAD195C"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17B2E286"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A8EB26" w14:textId="77777777" w:rsidR="008E6533" w:rsidRPr="00353036"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1F51DAB0" w14:textId="77777777" w:rsidR="008E6533" w:rsidRPr="00353036" w:rsidRDefault="008E6533" w:rsidP="00F20A7F">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223F4929" w14:textId="77777777" w:rsidR="008E6533" w:rsidRPr="00353036"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70E67EB6" w14:textId="77777777" w:rsidR="008E6533" w:rsidRPr="00353036"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53036">
              <w:rPr>
                <w:sz w:val="18"/>
                <w:szCs w:val="18"/>
              </w:rPr>
              <w:t>iPTH</w:t>
            </w:r>
            <w:proofErr w:type="spellEnd"/>
            <w:r w:rsidRPr="00353036">
              <w:rPr>
                <w:sz w:val="18"/>
                <w:szCs w:val="18"/>
              </w:rPr>
              <w:t>, FGF-23, fetuin A, and calcitonin (R = 0.474,</w:t>
            </w:r>
          </w:p>
          <w:p w14:paraId="5597FDA2"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P = 0.001 for the latter).</w:t>
            </w:r>
          </w:p>
        </w:tc>
        <w:tc>
          <w:tcPr>
            <w:tcW w:w="0" w:type="auto"/>
          </w:tcPr>
          <w:p w14:paraId="42EA10E2" w14:textId="77777777" w:rsidR="008E6533" w:rsidRDefault="008E6533"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2896908F" w14:textId="081958EE" w:rsidR="008E6533" w:rsidRDefault="008E6533" w:rsidP="00F20A7F">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46)","plainTextFormattedCitation":"(46)","previouslyFormattedCitation":"(132)"},"properties":{"noteIndex":0},"schema":"https://github.com/citation-style-language/schema/raw/master/csl-citation.json"}</w:instrText>
            </w:r>
            <w:r>
              <w:rPr>
                <w:sz w:val="18"/>
                <w:szCs w:val="18"/>
              </w:rPr>
              <w:fldChar w:fldCharType="separate"/>
            </w:r>
            <w:r w:rsidRPr="008E6533">
              <w:rPr>
                <w:noProof/>
                <w:sz w:val="18"/>
                <w:szCs w:val="18"/>
              </w:rPr>
              <w:t>(46)</w:t>
            </w:r>
            <w:r>
              <w:rPr>
                <w:sz w:val="18"/>
                <w:szCs w:val="18"/>
              </w:rPr>
              <w:fldChar w:fldCharType="end"/>
            </w:r>
          </w:p>
        </w:tc>
      </w:tr>
      <w:tr w:rsidR="008E6533" w:rsidRPr="0001000C" w14:paraId="63B1F50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8E6533" w:rsidRDefault="008E6533" w:rsidP="00687D94">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0E3D32A1" w14:textId="77777777" w:rsidR="008E6533" w:rsidRPr="002042F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691">
              <w:rPr>
                <w:sz w:val="18"/>
                <w:szCs w:val="18"/>
              </w:rPr>
              <w:t>25925688</w:t>
            </w:r>
          </w:p>
        </w:tc>
        <w:tc>
          <w:tcPr>
            <w:tcW w:w="0" w:type="auto"/>
          </w:tcPr>
          <w:p w14:paraId="5CCC00E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AF3E8D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A385DC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4F72042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415AE0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8E6533" w:rsidRPr="0001000C" w14:paraId="14EA47E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8E6533" w:rsidRDefault="008E6533" w:rsidP="00687D94">
            <w:pPr>
              <w:jc w:val="center"/>
              <w:rPr>
                <w:sz w:val="18"/>
                <w:szCs w:val="18"/>
              </w:rPr>
            </w:pPr>
            <w:r>
              <w:rPr>
                <w:sz w:val="18"/>
                <w:szCs w:val="18"/>
              </w:rPr>
              <w:t xml:space="preserve">Kim </w:t>
            </w:r>
            <w:r w:rsidRPr="00330584">
              <w:rPr>
                <w:i/>
                <w:sz w:val="18"/>
                <w:szCs w:val="18"/>
              </w:rPr>
              <w:t>et al.</w:t>
            </w:r>
          </w:p>
        </w:tc>
        <w:tc>
          <w:tcPr>
            <w:tcW w:w="0" w:type="auto"/>
          </w:tcPr>
          <w:p w14:paraId="599A2FA5" w14:textId="77777777" w:rsidR="008E6533" w:rsidRPr="009C68CB"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6769">
              <w:rPr>
                <w:sz w:val="18"/>
                <w:szCs w:val="18"/>
              </w:rPr>
              <w:t>30769062</w:t>
            </w:r>
          </w:p>
        </w:tc>
        <w:tc>
          <w:tcPr>
            <w:tcW w:w="0" w:type="auto"/>
          </w:tcPr>
          <w:p w14:paraId="0B22A72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B7377A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7C3395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77C4E8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46DD24D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CDA8AB2" w14:textId="77777777" w:rsidR="008E6533" w:rsidRPr="009C68CB" w:rsidRDefault="008E6533" w:rsidP="009C68C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8E6533" w:rsidRPr="00330584" w:rsidRDefault="008E6533"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8E6533" w:rsidRDefault="008E6533"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8E6533" w:rsidRDefault="008E6533"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F382B6" w14:textId="4875FDE0"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8E6533" w:rsidRPr="0001000C" w14:paraId="38D8921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8E6533" w:rsidRDefault="008E6533" w:rsidP="00687D94">
            <w:pPr>
              <w:jc w:val="center"/>
              <w:rPr>
                <w:sz w:val="18"/>
                <w:szCs w:val="18"/>
              </w:rPr>
            </w:pPr>
            <w:r>
              <w:rPr>
                <w:sz w:val="18"/>
                <w:szCs w:val="18"/>
              </w:rPr>
              <w:t xml:space="preserve">Kim </w:t>
            </w:r>
            <w:r w:rsidRPr="00A63A6A">
              <w:rPr>
                <w:i/>
                <w:sz w:val="18"/>
                <w:szCs w:val="18"/>
              </w:rPr>
              <w:t>et al.</w:t>
            </w:r>
          </w:p>
        </w:tc>
        <w:tc>
          <w:tcPr>
            <w:tcW w:w="0" w:type="auto"/>
          </w:tcPr>
          <w:p w14:paraId="5CC05F96" w14:textId="77777777" w:rsidR="008E6533" w:rsidRPr="00E811AE"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63A6A">
              <w:rPr>
                <w:sz w:val="18"/>
                <w:szCs w:val="18"/>
              </w:rPr>
              <w:t>22111814</w:t>
            </w:r>
          </w:p>
        </w:tc>
        <w:tc>
          <w:tcPr>
            <w:tcW w:w="0" w:type="auto"/>
          </w:tcPr>
          <w:p w14:paraId="5B1FE48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718E92C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5A22C5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8CFC0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70AD3EE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153241F" w14:textId="77777777" w:rsidR="008E6533" w:rsidRPr="00BE741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8E6533" w:rsidRPr="008C520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FEAAC16"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8E6533" w:rsidRPr="0001000C" w14:paraId="7708818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8E6533" w:rsidRPr="00395ED8" w:rsidRDefault="008E6533" w:rsidP="00687D94">
            <w:pPr>
              <w:jc w:val="center"/>
              <w:rPr>
                <w:sz w:val="18"/>
                <w:szCs w:val="18"/>
              </w:rPr>
            </w:pPr>
            <w:r>
              <w:rPr>
                <w:sz w:val="18"/>
                <w:szCs w:val="18"/>
              </w:rPr>
              <w:t xml:space="preserve">Kimura </w:t>
            </w:r>
            <w:r w:rsidRPr="001B607B">
              <w:rPr>
                <w:i/>
                <w:sz w:val="18"/>
                <w:szCs w:val="18"/>
              </w:rPr>
              <w:t>et al.</w:t>
            </w:r>
          </w:p>
        </w:tc>
        <w:tc>
          <w:tcPr>
            <w:tcW w:w="0" w:type="auto"/>
          </w:tcPr>
          <w:p w14:paraId="588E0112" w14:textId="77777777" w:rsidR="008E6533" w:rsidRPr="00395ED8"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10412787</w:t>
            </w:r>
          </w:p>
        </w:tc>
        <w:tc>
          <w:tcPr>
            <w:tcW w:w="0" w:type="auto"/>
          </w:tcPr>
          <w:p w14:paraId="5ACC022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F7C751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9</w:t>
            </w:r>
          </w:p>
        </w:tc>
        <w:tc>
          <w:tcPr>
            <w:tcW w:w="0" w:type="auto"/>
          </w:tcPr>
          <w:p w14:paraId="44A550D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51B459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0" w:type="auto"/>
          </w:tcPr>
          <w:p w14:paraId="524A550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8E6533" w:rsidRPr="0001000C" w14:paraId="40EBCC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8E6533" w:rsidRDefault="008E6533" w:rsidP="00687D94">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40C93745"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6277C">
              <w:rPr>
                <w:sz w:val="18"/>
                <w:szCs w:val="18"/>
              </w:rPr>
              <w:t>25571879</w:t>
            </w:r>
          </w:p>
        </w:tc>
        <w:tc>
          <w:tcPr>
            <w:tcW w:w="0" w:type="auto"/>
            <w:shd w:val="clear" w:color="auto" w:fill="E7E6E6" w:themeFill="background2"/>
          </w:tcPr>
          <w:p w14:paraId="025A215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8E6533" w:rsidRPr="00D5288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8E6533" w:rsidRPr="0001000C" w14:paraId="08B985E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8E6533" w:rsidRDefault="008E6533" w:rsidP="00687D94">
            <w:pPr>
              <w:jc w:val="center"/>
              <w:rPr>
                <w:sz w:val="18"/>
                <w:szCs w:val="18"/>
                <w:lang w:eastAsia="ja-JP"/>
              </w:rPr>
            </w:pPr>
            <w:r>
              <w:rPr>
                <w:rFonts w:hint="eastAsia"/>
                <w:sz w:val="18"/>
                <w:szCs w:val="18"/>
              </w:rPr>
              <w:lastRenderedPageBreak/>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4190DE85"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277C">
              <w:rPr>
                <w:sz w:val="18"/>
                <w:szCs w:val="18"/>
              </w:rPr>
              <w:t>24847332</w:t>
            </w:r>
          </w:p>
        </w:tc>
        <w:tc>
          <w:tcPr>
            <w:tcW w:w="0" w:type="auto"/>
            <w:shd w:val="clear" w:color="auto" w:fill="E7E6E6" w:themeFill="background2"/>
          </w:tcPr>
          <w:p w14:paraId="6DB56E1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8E6533" w:rsidRPr="002352DD"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8E6533" w:rsidRPr="0001000C" w14:paraId="4695A37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8E6533" w:rsidRDefault="008E6533" w:rsidP="00687D94">
            <w:pPr>
              <w:jc w:val="center"/>
              <w:rPr>
                <w:sz w:val="18"/>
                <w:szCs w:val="18"/>
              </w:rPr>
            </w:pPr>
            <w:r>
              <w:rPr>
                <w:sz w:val="18"/>
                <w:szCs w:val="18"/>
              </w:rPr>
              <w:t xml:space="preserve">Lee </w:t>
            </w:r>
            <w:r w:rsidRPr="009C68CB">
              <w:rPr>
                <w:i/>
                <w:sz w:val="18"/>
                <w:szCs w:val="18"/>
              </w:rPr>
              <w:t>et al.</w:t>
            </w:r>
          </w:p>
        </w:tc>
        <w:tc>
          <w:tcPr>
            <w:tcW w:w="0" w:type="auto"/>
          </w:tcPr>
          <w:p w14:paraId="7619B820" w14:textId="77777777" w:rsidR="008E6533" w:rsidRPr="0014640E"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C68CB">
              <w:rPr>
                <w:sz w:val="18"/>
                <w:szCs w:val="18"/>
              </w:rPr>
              <w:t>31144545</w:t>
            </w:r>
          </w:p>
        </w:tc>
        <w:tc>
          <w:tcPr>
            <w:tcW w:w="0" w:type="auto"/>
          </w:tcPr>
          <w:p w14:paraId="53B999D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266E9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6E378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556171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8E6533" w:rsidRPr="0014640E" w:rsidRDefault="008E6533" w:rsidP="009C68C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56BDB355" w14:textId="48680353"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8E6533" w:rsidRPr="0001000C" w14:paraId="0D4247F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8E6533" w:rsidRDefault="008E6533" w:rsidP="00687D94">
            <w:pPr>
              <w:jc w:val="center"/>
              <w:rPr>
                <w:sz w:val="18"/>
                <w:szCs w:val="18"/>
              </w:rPr>
            </w:pPr>
            <w:r>
              <w:rPr>
                <w:sz w:val="18"/>
                <w:szCs w:val="18"/>
              </w:rPr>
              <w:t xml:space="preserve">Lee </w:t>
            </w:r>
            <w:r w:rsidRPr="00042095">
              <w:rPr>
                <w:i/>
                <w:sz w:val="18"/>
                <w:szCs w:val="18"/>
              </w:rPr>
              <w:t>et al.</w:t>
            </w:r>
          </w:p>
        </w:tc>
        <w:tc>
          <w:tcPr>
            <w:tcW w:w="0" w:type="auto"/>
          </w:tcPr>
          <w:p w14:paraId="263413ED" w14:textId="77777777" w:rsidR="008E6533" w:rsidRPr="001B607B"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42095">
              <w:rPr>
                <w:sz w:val="18"/>
                <w:szCs w:val="18"/>
              </w:rPr>
              <w:t>27884313</w:t>
            </w:r>
          </w:p>
        </w:tc>
        <w:tc>
          <w:tcPr>
            <w:tcW w:w="0" w:type="auto"/>
          </w:tcPr>
          <w:p w14:paraId="36ED2FF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455A11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4110BE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35B8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8</w:t>
            </w:r>
          </w:p>
        </w:tc>
        <w:tc>
          <w:tcPr>
            <w:tcW w:w="0" w:type="auto"/>
          </w:tcPr>
          <w:p w14:paraId="44DA975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8E6533" w:rsidRPr="001B607B"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8E6533" w:rsidRPr="0001000C" w14:paraId="4A90633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8E6533" w:rsidRPr="008D47FC" w:rsidRDefault="008E6533" w:rsidP="003D3491">
            <w:pPr>
              <w:jc w:val="center"/>
              <w:rPr>
                <w:sz w:val="18"/>
                <w:szCs w:val="18"/>
              </w:rPr>
            </w:pPr>
            <w:proofErr w:type="spellStart"/>
            <w:r>
              <w:rPr>
                <w:sz w:val="18"/>
                <w:szCs w:val="18"/>
                <w:lang w:eastAsia="ja-JP"/>
              </w:rPr>
              <w:t>Lioufas</w:t>
            </w:r>
            <w:proofErr w:type="spellEnd"/>
            <w:r>
              <w:rPr>
                <w:sz w:val="18"/>
                <w:szCs w:val="18"/>
                <w:lang w:eastAsia="ja-JP"/>
              </w:rPr>
              <w:t xml:space="preserve"> </w:t>
            </w:r>
            <w:r w:rsidRPr="0019367D">
              <w:rPr>
                <w:i/>
                <w:sz w:val="18"/>
                <w:szCs w:val="18"/>
              </w:rPr>
              <w:t>et al.</w:t>
            </w:r>
          </w:p>
        </w:tc>
        <w:tc>
          <w:tcPr>
            <w:tcW w:w="0" w:type="auto"/>
          </w:tcPr>
          <w:p w14:paraId="3ABB078E" w14:textId="77777777" w:rsidR="008E6533" w:rsidRPr="008D47FC"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15349">
              <w:rPr>
                <w:sz w:val="18"/>
                <w:szCs w:val="18"/>
                <w:lang w:eastAsia="ja-JP"/>
              </w:rPr>
              <w:t>32023606</w:t>
            </w:r>
          </w:p>
        </w:tc>
        <w:tc>
          <w:tcPr>
            <w:tcW w:w="0" w:type="auto"/>
          </w:tcPr>
          <w:p w14:paraId="341DA934" w14:textId="77777777" w:rsidR="008E6533" w:rsidRPr="008D47FC"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8E6533" w:rsidRPr="008D47FC"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8E6533" w:rsidRPr="008D47FC"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8E6533" w:rsidRPr="00185B11"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8E6533" w:rsidRPr="0001000C" w14:paraId="001DCD5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8E6533" w:rsidRPr="003B13B1" w:rsidRDefault="008E6533" w:rsidP="00687D94">
            <w:pPr>
              <w:jc w:val="center"/>
              <w:rPr>
                <w:sz w:val="18"/>
                <w:szCs w:val="18"/>
              </w:rPr>
            </w:pPr>
            <w:r>
              <w:rPr>
                <w:sz w:val="18"/>
                <w:szCs w:val="18"/>
              </w:rPr>
              <w:t xml:space="preserve">Liu </w:t>
            </w:r>
            <w:r w:rsidRPr="0026052C">
              <w:rPr>
                <w:i/>
                <w:sz w:val="18"/>
                <w:szCs w:val="18"/>
              </w:rPr>
              <w:t>et al.</w:t>
            </w:r>
          </w:p>
        </w:tc>
        <w:tc>
          <w:tcPr>
            <w:tcW w:w="0" w:type="auto"/>
          </w:tcPr>
          <w:p w14:paraId="3D9F08B3" w14:textId="77777777" w:rsidR="008E6533" w:rsidRPr="003B13B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052C">
              <w:rPr>
                <w:sz w:val="18"/>
                <w:szCs w:val="18"/>
              </w:rPr>
              <w:t>27156072</w:t>
            </w:r>
          </w:p>
        </w:tc>
        <w:tc>
          <w:tcPr>
            <w:tcW w:w="0" w:type="auto"/>
          </w:tcPr>
          <w:p w14:paraId="191D835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C44389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03B8AC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747447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541B4D9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7CB4C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8E6533" w:rsidRPr="0001000C" w14:paraId="67CE0BE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8E6533" w:rsidRDefault="008E6533" w:rsidP="00687D94">
            <w:pPr>
              <w:jc w:val="center"/>
              <w:rPr>
                <w:sz w:val="18"/>
                <w:szCs w:val="18"/>
              </w:rPr>
            </w:pPr>
            <w:r>
              <w:rPr>
                <w:sz w:val="18"/>
                <w:szCs w:val="18"/>
              </w:rPr>
              <w:t xml:space="preserve">Lockhart </w:t>
            </w:r>
            <w:r w:rsidRPr="00A94AA0">
              <w:rPr>
                <w:i/>
                <w:sz w:val="18"/>
                <w:szCs w:val="18"/>
              </w:rPr>
              <w:t>et al.</w:t>
            </w:r>
          </w:p>
        </w:tc>
        <w:tc>
          <w:tcPr>
            <w:tcW w:w="0" w:type="auto"/>
          </w:tcPr>
          <w:p w14:paraId="7985D982" w14:textId="77777777" w:rsidR="008E6533" w:rsidRPr="00777C9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15280525</w:t>
            </w:r>
          </w:p>
        </w:tc>
        <w:tc>
          <w:tcPr>
            <w:tcW w:w="0" w:type="auto"/>
          </w:tcPr>
          <w:p w14:paraId="1EF6567B" w14:textId="556B9BD5" w:rsidR="008E6533" w:rsidRDefault="00DA2AD8"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6667B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6A70E7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11E38DE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1C6BA9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8E6533" w:rsidRPr="00A94A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8E6533" w:rsidRPr="0001000C" w14:paraId="192BC26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8E6533" w:rsidRPr="003B13B1" w:rsidRDefault="008E6533" w:rsidP="00687D94">
            <w:pPr>
              <w:jc w:val="center"/>
              <w:rPr>
                <w:sz w:val="18"/>
                <w:szCs w:val="18"/>
              </w:rPr>
            </w:pPr>
            <w:r>
              <w:rPr>
                <w:sz w:val="18"/>
                <w:szCs w:val="18"/>
              </w:rPr>
              <w:t xml:space="preserve">London </w:t>
            </w:r>
            <w:r w:rsidRPr="008B6F64">
              <w:rPr>
                <w:i/>
                <w:sz w:val="18"/>
                <w:szCs w:val="18"/>
              </w:rPr>
              <w:t>et al.</w:t>
            </w:r>
          </w:p>
        </w:tc>
        <w:tc>
          <w:tcPr>
            <w:tcW w:w="0" w:type="auto"/>
          </w:tcPr>
          <w:p w14:paraId="03752FCE" w14:textId="77777777" w:rsidR="008E6533" w:rsidRPr="003B13B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6F64">
              <w:rPr>
                <w:sz w:val="18"/>
                <w:szCs w:val="18"/>
              </w:rPr>
              <w:t>23343541</w:t>
            </w:r>
          </w:p>
        </w:tc>
        <w:tc>
          <w:tcPr>
            <w:tcW w:w="0" w:type="auto"/>
          </w:tcPr>
          <w:p w14:paraId="41B796E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3B25D89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5F1FDA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9DCF3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5</w:t>
            </w:r>
          </w:p>
        </w:tc>
        <w:tc>
          <w:tcPr>
            <w:tcW w:w="0" w:type="auto"/>
          </w:tcPr>
          <w:p w14:paraId="0423EE2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174920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8E6533" w:rsidRPr="0001000C" w14:paraId="736CFF8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8E6533" w:rsidRDefault="008E6533" w:rsidP="00687D94">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172A97AD"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5809825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8E6533" w:rsidRPr="0001000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8E6533" w:rsidRPr="0001000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8E6533" w:rsidRPr="0001000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8E6533" w:rsidRPr="0092232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8E6533" w:rsidRPr="0092232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E6533" w:rsidRPr="0001000C" w14:paraId="74BB0928"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8E6533" w:rsidRPr="006154A9" w:rsidRDefault="008E6533" w:rsidP="003D3491">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36C9047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58BCC0D6"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8E6533" w:rsidRPr="006154A9"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8E6533" w:rsidRPr="008D47F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8E6533" w:rsidRPr="0001000C" w14:paraId="0D85880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8E6533" w:rsidRPr="003B13B1" w:rsidRDefault="008E6533" w:rsidP="00687D94">
            <w:pPr>
              <w:jc w:val="center"/>
              <w:rPr>
                <w:sz w:val="18"/>
                <w:szCs w:val="18"/>
              </w:rPr>
            </w:pPr>
            <w:r>
              <w:rPr>
                <w:sz w:val="18"/>
                <w:szCs w:val="18"/>
              </w:rPr>
              <w:t xml:space="preserve">Merjanian </w:t>
            </w:r>
            <w:r w:rsidRPr="00A32BD2">
              <w:rPr>
                <w:i/>
                <w:sz w:val="18"/>
                <w:szCs w:val="18"/>
              </w:rPr>
              <w:t>et al.</w:t>
            </w:r>
          </w:p>
        </w:tc>
        <w:tc>
          <w:tcPr>
            <w:tcW w:w="0" w:type="auto"/>
          </w:tcPr>
          <w:p w14:paraId="3650B453" w14:textId="77777777" w:rsidR="008E6533" w:rsidRPr="003B13B1"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45C5">
              <w:rPr>
                <w:sz w:val="18"/>
                <w:szCs w:val="18"/>
              </w:rPr>
              <w:t>12787418</w:t>
            </w:r>
          </w:p>
        </w:tc>
        <w:tc>
          <w:tcPr>
            <w:tcW w:w="0" w:type="auto"/>
          </w:tcPr>
          <w:p w14:paraId="512298F0" w14:textId="477F9A25" w:rsidR="008E6533" w:rsidRDefault="00DA2AD8"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5FBB740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19D9266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8E6533" w:rsidRPr="0001000C" w14:paraId="62A48DA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8E6533" w:rsidRPr="003B13B1" w:rsidRDefault="008E6533" w:rsidP="00687D94">
            <w:pPr>
              <w:jc w:val="center"/>
              <w:rPr>
                <w:sz w:val="18"/>
                <w:szCs w:val="18"/>
              </w:rPr>
            </w:pPr>
            <w:r>
              <w:rPr>
                <w:sz w:val="18"/>
                <w:szCs w:val="18"/>
              </w:rPr>
              <w:t xml:space="preserve">Merjanian </w:t>
            </w:r>
            <w:r w:rsidRPr="00A32BD2">
              <w:rPr>
                <w:i/>
                <w:sz w:val="18"/>
                <w:szCs w:val="18"/>
              </w:rPr>
              <w:t>et al.</w:t>
            </w:r>
          </w:p>
        </w:tc>
        <w:tc>
          <w:tcPr>
            <w:tcW w:w="0" w:type="auto"/>
          </w:tcPr>
          <w:p w14:paraId="52822B00" w14:textId="77777777" w:rsidR="008E6533" w:rsidRPr="003B13B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45C5">
              <w:rPr>
                <w:sz w:val="18"/>
                <w:szCs w:val="18"/>
              </w:rPr>
              <w:t>12787418</w:t>
            </w:r>
          </w:p>
        </w:tc>
        <w:tc>
          <w:tcPr>
            <w:tcW w:w="0" w:type="auto"/>
          </w:tcPr>
          <w:p w14:paraId="66B892B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E0552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2FDCF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3CA5C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AFB58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8E6533" w:rsidRPr="00A73F1D"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66EE2C93"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8E6533" w:rsidRDefault="008E6533"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57A5A5E2" w14:textId="77777777" w:rsidR="008E6533" w:rsidRPr="00F741BD"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08D9A5B9"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0B75CC9"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56F55CD"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B3B5797"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7E9C0595"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28F1B24"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8E6533" w:rsidRDefault="008E6533"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8E6533" w:rsidRDefault="008E6533" w:rsidP="00FF4E6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E6533" w:rsidRPr="0001000C" w14:paraId="47E7449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8E6533" w:rsidRPr="00662DE4" w:rsidRDefault="008E6533" w:rsidP="00687D94">
            <w:pPr>
              <w:jc w:val="center"/>
              <w:rPr>
                <w:sz w:val="18"/>
                <w:szCs w:val="18"/>
              </w:rPr>
            </w:pPr>
            <w:proofErr w:type="spellStart"/>
            <w:r>
              <w:rPr>
                <w:sz w:val="18"/>
                <w:szCs w:val="18"/>
              </w:rPr>
              <w:lastRenderedPageBreak/>
              <w:t>Mizuiri</w:t>
            </w:r>
            <w:proofErr w:type="spellEnd"/>
            <w:r>
              <w:rPr>
                <w:sz w:val="18"/>
                <w:szCs w:val="18"/>
              </w:rPr>
              <w:t xml:space="preserve"> </w:t>
            </w:r>
            <w:r w:rsidRPr="00F741BD">
              <w:rPr>
                <w:i/>
                <w:sz w:val="18"/>
                <w:szCs w:val="18"/>
              </w:rPr>
              <w:t>et al.</w:t>
            </w:r>
          </w:p>
        </w:tc>
        <w:tc>
          <w:tcPr>
            <w:tcW w:w="0" w:type="auto"/>
          </w:tcPr>
          <w:p w14:paraId="205F3CCB" w14:textId="77777777" w:rsidR="008E6533" w:rsidRPr="00662DE4"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28703899</w:t>
            </w:r>
          </w:p>
        </w:tc>
        <w:tc>
          <w:tcPr>
            <w:tcW w:w="0" w:type="auto"/>
          </w:tcPr>
          <w:p w14:paraId="00ABEB7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E745AF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30D38F4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F2D57C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498D998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48A6C4" w14:textId="77777777" w:rsidR="008E6533" w:rsidRDefault="008E6533"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8E6533" w:rsidRDefault="008E6533"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8E6533" w:rsidRPr="0001000C" w14:paraId="6EB90E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E3E4479" w14:textId="77777777" w:rsidR="008E6533" w:rsidRDefault="008E6533" w:rsidP="00687D94">
            <w:pPr>
              <w:jc w:val="center"/>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05D5889D" w14:textId="77777777" w:rsidR="008E6533" w:rsidRPr="00565CD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5F3">
              <w:rPr>
                <w:sz w:val="18"/>
                <w:szCs w:val="18"/>
              </w:rPr>
              <w:t>4434140</w:t>
            </w:r>
          </w:p>
        </w:tc>
        <w:tc>
          <w:tcPr>
            <w:tcW w:w="0" w:type="auto"/>
          </w:tcPr>
          <w:p w14:paraId="6BE69A6B" w14:textId="2733E55B" w:rsidR="008E6533" w:rsidRDefault="00DA2AD8"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08BEDB3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4</w:t>
            </w:r>
          </w:p>
        </w:tc>
        <w:tc>
          <w:tcPr>
            <w:tcW w:w="0" w:type="auto"/>
          </w:tcPr>
          <w:p w14:paraId="1CED30B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271AA0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D93A89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4B702C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0BF2F51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rosions</w:t>
            </w:r>
          </w:p>
        </w:tc>
        <w:tc>
          <w:tcPr>
            <w:tcW w:w="0" w:type="auto"/>
          </w:tcPr>
          <w:p w14:paraId="02B18146" w14:textId="355C448A"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64)","plainTextFormattedCitation":"(64)","previouslyFormattedCitation":"(65)"},"properties":{"noteIndex":0},"schema":"https://github.com/citation-style-language/schema/raw/master/csl-citation.json"}</w:instrText>
            </w:r>
            <w:r>
              <w:rPr>
                <w:sz w:val="18"/>
                <w:szCs w:val="18"/>
              </w:rPr>
              <w:fldChar w:fldCharType="separate"/>
            </w:r>
            <w:r w:rsidRPr="008E6533">
              <w:rPr>
                <w:noProof/>
                <w:sz w:val="18"/>
                <w:szCs w:val="18"/>
              </w:rPr>
              <w:t>(64)</w:t>
            </w:r>
            <w:r>
              <w:rPr>
                <w:sz w:val="18"/>
                <w:szCs w:val="18"/>
              </w:rPr>
              <w:fldChar w:fldCharType="end"/>
            </w:r>
          </w:p>
        </w:tc>
      </w:tr>
      <w:tr w:rsidR="008E6533"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8E6533" w:rsidRDefault="008E6533" w:rsidP="00687D94">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5456A194"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6214">
              <w:rPr>
                <w:sz w:val="18"/>
                <w:szCs w:val="18"/>
              </w:rPr>
              <w:t>19574342</w:t>
            </w:r>
          </w:p>
        </w:tc>
        <w:tc>
          <w:tcPr>
            <w:tcW w:w="0" w:type="auto"/>
            <w:shd w:val="clear" w:color="auto" w:fill="E7E6E6" w:themeFill="background2"/>
          </w:tcPr>
          <w:p w14:paraId="1A817C2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8E6533" w:rsidRPr="0001000C" w14:paraId="60333B5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8E6533" w:rsidRDefault="008E6533" w:rsidP="00687D94">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68054588" w14:textId="77777777" w:rsidR="008E6533" w:rsidRPr="00E13845"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97A88">
              <w:rPr>
                <w:sz w:val="18"/>
                <w:szCs w:val="18"/>
              </w:rPr>
              <w:t>26518929</w:t>
            </w:r>
          </w:p>
        </w:tc>
        <w:tc>
          <w:tcPr>
            <w:tcW w:w="0" w:type="auto"/>
          </w:tcPr>
          <w:p w14:paraId="2D495D8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8E6533" w:rsidRPr="0001000C" w14:paraId="6FD56AC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8E6533" w:rsidRDefault="008E6533" w:rsidP="003D3491">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30D0AE19" w14:textId="77777777" w:rsidR="008E6533" w:rsidRPr="00DA1C5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5E5F">
              <w:rPr>
                <w:sz w:val="18"/>
                <w:szCs w:val="18"/>
              </w:rPr>
              <w:t>27080977</w:t>
            </w:r>
          </w:p>
        </w:tc>
        <w:tc>
          <w:tcPr>
            <w:tcW w:w="0" w:type="auto"/>
          </w:tcPr>
          <w:p w14:paraId="50B3B5BF" w14:textId="269B068A" w:rsidR="008E6533" w:rsidRDefault="00DA2AD8"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8E6533" w:rsidRPr="0001000C" w14:paraId="0CCD07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8E6533" w:rsidRDefault="008E6533" w:rsidP="00687D94">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0885BB8"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6214">
              <w:rPr>
                <w:sz w:val="18"/>
                <w:szCs w:val="18"/>
              </w:rPr>
              <w:t>30347400</w:t>
            </w:r>
          </w:p>
        </w:tc>
        <w:tc>
          <w:tcPr>
            <w:tcW w:w="0" w:type="auto"/>
            <w:shd w:val="clear" w:color="auto" w:fill="E7E6E6" w:themeFill="background2"/>
          </w:tcPr>
          <w:p w14:paraId="4A33849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E6533" w:rsidRPr="0001000C" w14:paraId="66AFBE4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8E6533" w:rsidRPr="001E5EB1" w:rsidRDefault="008E6533" w:rsidP="00687D94">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6BEE8258" w14:textId="77777777" w:rsidR="008E6533" w:rsidRPr="003A4F56"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D2775">
              <w:rPr>
                <w:sz w:val="18"/>
                <w:szCs w:val="18"/>
              </w:rPr>
              <w:t>31791277</w:t>
            </w:r>
          </w:p>
        </w:tc>
        <w:tc>
          <w:tcPr>
            <w:tcW w:w="0" w:type="auto"/>
          </w:tcPr>
          <w:p w14:paraId="380B4D6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8E6533" w:rsidRPr="00AB415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8E6533" w:rsidRPr="001E5EB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8E6533" w:rsidRPr="0001000C" w14:paraId="636B95C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8E6533" w:rsidRPr="004F0D3C" w:rsidRDefault="008E6533" w:rsidP="00687D94">
            <w:pPr>
              <w:jc w:val="center"/>
              <w:rPr>
                <w:sz w:val="18"/>
                <w:szCs w:val="18"/>
              </w:rPr>
            </w:pPr>
            <w:proofErr w:type="spellStart"/>
            <w:r>
              <w:rPr>
                <w:sz w:val="18"/>
                <w:szCs w:val="18"/>
              </w:rPr>
              <w:t>Niu</w:t>
            </w:r>
            <w:proofErr w:type="spellEnd"/>
            <w:r>
              <w:rPr>
                <w:sz w:val="18"/>
                <w:szCs w:val="18"/>
              </w:rPr>
              <w:t xml:space="preserve"> </w:t>
            </w:r>
            <w:r w:rsidRPr="004F0D3C">
              <w:rPr>
                <w:i/>
                <w:sz w:val="18"/>
                <w:szCs w:val="18"/>
              </w:rPr>
              <w:t>et al.</w:t>
            </w:r>
          </w:p>
        </w:tc>
        <w:tc>
          <w:tcPr>
            <w:tcW w:w="0" w:type="auto"/>
          </w:tcPr>
          <w:p w14:paraId="3D988806" w14:textId="77777777" w:rsidR="008E6533" w:rsidRPr="004F0D3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0D3C">
              <w:rPr>
                <w:sz w:val="18"/>
                <w:szCs w:val="18"/>
              </w:rPr>
              <w:t>31339604</w:t>
            </w:r>
          </w:p>
        </w:tc>
        <w:tc>
          <w:tcPr>
            <w:tcW w:w="0" w:type="auto"/>
          </w:tcPr>
          <w:p w14:paraId="1FA713F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8E6533" w:rsidRPr="0001000C" w14:paraId="6AE3D74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CD32C" w14:textId="77777777" w:rsidR="008E6533" w:rsidRDefault="008E6533" w:rsidP="00687D94">
            <w:pPr>
              <w:jc w:val="center"/>
              <w:rPr>
                <w:sz w:val="18"/>
                <w:szCs w:val="18"/>
              </w:rPr>
            </w:pPr>
            <w:r>
              <w:rPr>
                <w:sz w:val="18"/>
                <w:szCs w:val="18"/>
              </w:rPr>
              <w:t xml:space="preserve">Oh </w:t>
            </w:r>
            <w:r w:rsidRPr="00565CDC">
              <w:rPr>
                <w:i/>
                <w:sz w:val="18"/>
                <w:szCs w:val="18"/>
              </w:rPr>
              <w:t>et al.</w:t>
            </w:r>
          </w:p>
        </w:tc>
        <w:tc>
          <w:tcPr>
            <w:tcW w:w="0" w:type="auto"/>
          </w:tcPr>
          <w:p w14:paraId="511E1274" w14:textId="77777777" w:rsidR="008E6533" w:rsidRPr="00A94A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5CDC">
              <w:rPr>
                <w:sz w:val="18"/>
                <w:szCs w:val="18"/>
              </w:rPr>
              <w:t>16224161</w:t>
            </w:r>
          </w:p>
        </w:tc>
        <w:tc>
          <w:tcPr>
            <w:tcW w:w="0" w:type="auto"/>
          </w:tcPr>
          <w:p w14:paraId="09B6D35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5D5A8D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BAEE7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0E5BF59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8E9AD4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AA17B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35CE94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6E6D1C4E" w14:textId="7C561459"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1)","plainTextFormattedCitation":"(71)","previouslyFormattedCitation":"(73)"},"properties":{"noteIndex":0},"schema":"https://github.com/citation-style-language/schema/raw/master/csl-citation.json"}</w:instrText>
            </w:r>
            <w:r>
              <w:rPr>
                <w:sz w:val="18"/>
                <w:szCs w:val="18"/>
              </w:rPr>
              <w:fldChar w:fldCharType="separate"/>
            </w:r>
            <w:r w:rsidRPr="008E6533">
              <w:rPr>
                <w:noProof/>
                <w:sz w:val="18"/>
                <w:szCs w:val="18"/>
              </w:rPr>
              <w:t>(71)</w:t>
            </w:r>
            <w:r>
              <w:rPr>
                <w:sz w:val="18"/>
                <w:szCs w:val="18"/>
              </w:rPr>
              <w:fldChar w:fldCharType="end"/>
            </w:r>
          </w:p>
        </w:tc>
      </w:tr>
      <w:tr w:rsidR="008E6533" w:rsidRPr="0001000C" w14:paraId="6FD1E0C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8E6533" w:rsidRPr="00871588" w:rsidRDefault="008E6533" w:rsidP="00687D94">
            <w:pPr>
              <w:jc w:val="center"/>
              <w:rPr>
                <w:sz w:val="18"/>
                <w:szCs w:val="18"/>
              </w:rPr>
            </w:pPr>
            <w:r>
              <w:rPr>
                <w:sz w:val="18"/>
                <w:szCs w:val="18"/>
              </w:rPr>
              <w:t xml:space="preserve">Oh </w:t>
            </w:r>
            <w:r w:rsidRPr="00E811AE">
              <w:rPr>
                <w:i/>
                <w:sz w:val="18"/>
                <w:szCs w:val="18"/>
              </w:rPr>
              <w:t>et al.</w:t>
            </w:r>
          </w:p>
        </w:tc>
        <w:tc>
          <w:tcPr>
            <w:tcW w:w="0" w:type="auto"/>
          </w:tcPr>
          <w:p w14:paraId="124682D4" w14:textId="77777777" w:rsidR="008E6533" w:rsidRPr="00871588"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E811AE">
              <w:rPr>
                <w:sz w:val="18"/>
                <w:szCs w:val="18"/>
              </w:rPr>
              <w:t>12093777</w:t>
            </w:r>
          </w:p>
        </w:tc>
        <w:tc>
          <w:tcPr>
            <w:tcW w:w="0" w:type="auto"/>
          </w:tcPr>
          <w:p w14:paraId="3615B5D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79EEB79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560754E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250415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w:t>
            </w:r>
          </w:p>
        </w:tc>
        <w:tc>
          <w:tcPr>
            <w:tcW w:w="0" w:type="auto"/>
          </w:tcPr>
          <w:p w14:paraId="0BE754E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4B1526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61B1FDA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8E6533" w:rsidRPr="0001000C" w14:paraId="218CDD21"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8E6533" w:rsidRDefault="008E6533" w:rsidP="00687D94">
            <w:pPr>
              <w:jc w:val="center"/>
              <w:rPr>
                <w:sz w:val="18"/>
                <w:szCs w:val="18"/>
                <w:lang w:eastAsia="ja-JP"/>
              </w:rPr>
            </w:pPr>
            <w:r>
              <w:rPr>
                <w:sz w:val="18"/>
                <w:szCs w:val="18"/>
              </w:rPr>
              <w:lastRenderedPageBreak/>
              <w:t xml:space="preserve">Okamoto </w:t>
            </w:r>
            <w:r w:rsidRPr="00DA5D6D">
              <w:rPr>
                <w:i/>
                <w:iCs/>
                <w:sz w:val="18"/>
                <w:szCs w:val="18"/>
              </w:rPr>
              <w:t>et al</w:t>
            </w:r>
          </w:p>
        </w:tc>
        <w:tc>
          <w:tcPr>
            <w:tcW w:w="0" w:type="auto"/>
            <w:shd w:val="clear" w:color="auto" w:fill="E7E6E6" w:themeFill="background2"/>
          </w:tcPr>
          <w:p w14:paraId="3BB99F87"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558928</w:t>
            </w:r>
          </w:p>
        </w:tc>
        <w:tc>
          <w:tcPr>
            <w:tcW w:w="0" w:type="auto"/>
            <w:shd w:val="clear" w:color="auto" w:fill="E7E6E6" w:themeFill="background2"/>
          </w:tcPr>
          <w:p w14:paraId="5B29D09D"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8E6533" w:rsidRPr="00DF2245"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8E6533" w:rsidRPr="0092232C"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8E6533" w:rsidRPr="0001000C" w14:paraId="01060D8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40C0F5C" w14:textId="77777777" w:rsidR="008E6533" w:rsidRDefault="008E6533" w:rsidP="003D3491">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w:t>
            </w:r>
            <w:r w:rsidRPr="0019367D">
              <w:rPr>
                <w:i/>
                <w:sz w:val="18"/>
                <w:szCs w:val="18"/>
              </w:rPr>
              <w:t>et al.</w:t>
            </w:r>
          </w:p>
        </w:tc>
        <w:tc>
          <w:tcPr>
            <w:tcW w:w="0" w:type="auto"/>
          </w:tcPr>
          <w:p w14:paraId="4DB60421" w14:textId="77777777" w:rsidR="008E6533" w:rsidRPr="00915349"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33277456</w:t>
            </w:r>
          </w:p>
        </w:tc>
        <w:tc>
          <w:tcPr>
            <w:tcW w:w="0" w:type="auto"/>
          </w:tcPr>
          <w:p w14:paraId="5AC9394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74A864F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7B3531D6"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2C5D94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B2C457D"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more severe</w:t>
            </w:r>
          </w:p>
        </w:tc>
        <w:tc>
          <w:tcPr>
            <w:tcW w:w="0" w:type="auto"/>
          </w:tcPr>
          <w:p w14:paraId="2C72B31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vs. female </w:t>
            </w:r>
            <w:r w:rsidRPr="00935075">
              <w:rPr>
                <w:sz w:val="18"/>
                <w:szCs w:val="18"/>
                <w:lang w:eastAsia="ja-JP"/>
              </w:rPr>
              <w:t>0.76 vs. 0.69, P &lt; .05</w:t>
            </w:r>
          </w:p>
        </w:tc>
        <w:tc>
          <w:tcPr>
            <w:tcW w:w="0" w:type="auto"/>
          </w:tcPr>
          <w:p w14:paraId="474C40C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35F106D" w14:textId="1944AA19"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4)","plainTextFormattedCitation":"(74)","previouslyFormattedCitation":"(75)"},"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74)</w:t>
            </w:r>
            <w:r>
              <w:rPr>
                <w:sz w:val="18"/>
                <w:szCs w:val="18"/>
                <w:lang w:eastAsia="ja-JP"/>
              </w:rPr>
              <w:fldChar w:fldCharType="end"/>
            </w:r>
          </w:p>
        </w:tc>
      </w:tr>
      <w:tr w:rsidR="008E6533" w:rsidRPr="0001000C" w14:paraId="38BF6D7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8E6533" w:rsidRDefault="008E6533" w:rsidP="00687D94">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51658F42" w14:textId="77777777" w:rsidR="008E6533" w:rsidRPr="000304EE"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625ED">
              <w:rPr>
                <w:sz w:val="18"/>
                <w:szCs w:val="18"/>
              </w:rPr>
              <w:t>32872092</w:t>
            </w:r>
          </w:p>
        </w:tc>
        <w:tc>
          <w:tcPr>
            <w:tcW w:w="0" w:type="auto"/>
          </w:tcPr>
          <w:p w14:paraId="4035AA5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8E6533" w:rsidRPr="0001000C" w14:paraId="4D1AC67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8E6533" w:rsidRDefault="008E6533" w:rsidP="00687D94">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29BD8FF0"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31407</w:t>
            </w:r>
          </w:p>
        </w:tc>
        <w:tc>
          <w:tcPr>
            <w:tcW w:w="0" w:type="auto"/>
            <w:shd w:val="clear" w:color="auto" w:fill="E7E6E6" w:themeFill="background2"/>
          </w:tcPr>
          <w:p w14:paraId="6847C36D"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8E6533" w:rsidRPr="00AC2E6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8E6533" w:rsidRPr="0001000C" w14:paraId="0F1A977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8E6533" w:rsidRPr="00FD7EB5" w:rsidRDefault="008E6533" w:rsidP="00687D94">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6CB28EA8" w14:textId="77777777" w:rsidR="008E6533" w:rsidRPr="00FD7EB5"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95ED8">
              <w:rPr>
                <w:sz w:val="18"/>
                <w:szCs w:val="18"/>
              </w:rPr>
              <w:t>21700824</w:t>
            </w:r>
          </w:p>
        </w:tc>
        <w:tc>
          <w:tcPr>
            <w:tcW w:w="0" w:type="auto"/>
          </w:tcPr>
          <w:p w14:paraId="1917B2D4" w14:textId="6A33107D" w:rsidR="008E6533" w:rsidRDefault="00DA2AD8"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8E6533"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8E6533" w:rsidRPr="00185B11" w:rsidRDefault="008E6533" w:rsidP="003D3491">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7C672E19"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D47FC">
              <w:rPr>
                <w:sz w:val="18"/>
                <w:szCs w:val="18"/>
                <w:lang w:eastAsia="ja-JP"/>
              </w:rPr>
              <w:t>3340252</w:t>
            </w:r>
          </w:p>
        </w:tc>
        <w:tc>
          <w:tcPr>
            <w:tcW w:w="0" w:type="auto"/>
            <w:shd w:val="clear" w:color="auto" w:fill="E7E6E6" w:themeFill="background2"/>
          </w:tcPr>
          <w:p w14:paraId="1D606E8B"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8E6533" w:rsidRPr="008D47FC"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8E6533" w:rsidRPr="00185B11"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8E6533" w:rsidRPr="0001000C" w14:paraId="5D7E7BD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8E6533" w:rsidRDefault="008E6533" w:rsidP="00687D94">
            <w:pPr>
              <w:jc w:val="center"/>
              <w:rPr>
                <w:sz w:val="18"/>
                <w:szCs w:val="18"/>
              </w:rPr>
            </w:pPr>
            <w:r>
              <w:rPr>
                <w:sz w:val="18"/>
                <w:szCs w:val="18"/>
              </w:rPr>
              <w:t xml:space="preserve">Ribeiro </w:t>
            </w:r>
            <w:r w:rsidRPr="0075058B">
              <w:rPr>
                <w:i/>
                <w:sz w:val="18"/>
                <w:szCs w:val="18"/>
              </w:rPr>
              <w:t>et al.</w:t>
            </w:r>
          </w:p>
        </w:tc>
        <w:tc>
          <w:tcPr>
            <w:tcW w:w="0" w:type="auto"/>
          </w:tcPr>
          <w:p w14:paraId="26B3F272" w14:textId="77777777" w:rsidR="008E6533" w:rsidRPr="00565CDC"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5058B">
              <w:rPr>
                <w:sz w:val="18"/>
                <w:szCs w:val="18"/>
              </w:rPr>
              <w:t>9719161</w:t>
            </w:r>
          </w:p>
        </w:tc>
        <w:tc>
          <w:tcPr>
            <w:tcW w:w="0" w:type="auto"/>
          </w:tcPr>
          <w:p w14:paraId="6068B82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8E6533" w:rsidRPr="0001000C" w14:paraId="7CAC2C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8E6533" w:rsidRDefault="008E6533" w:rsidP="00687D94">
            <w:pPr>
              <w:jc w:val="center"/>
              <w:rPr>
                <w:sz w:val="18"/>
                <w:szCs w:val="18"/>
              </w:rPr>
            </w:pPr>
            <w:r>
              <w:rPr>
                <w:sz w:val="18"/>
                <w:szCs w:val="18"/>
              </w:rPr>
              <w:t xml:space="preserve">Ribeiro </w:t>
            </w:r>
            <w:r w:rsidRPr="0075058B">
              <w:rPr>
                <w:i/>
                <w:sz w:val="18"/>
                <w:szCs w:val="18"/>
              </w:rPr>
              <w:t>et al.</w:t>
            </w:r>
          </w:p>
        </w:tc>
        <w:tc>
          <w:tcPr>
            <w:tcW w:w="0" w:type="auto"/>
          </w:tcPr>
          <w:p w14:paraId="115A4091" w14:textId="77777777" w:rsidR="008E6533" w:rsidRPr="00565CD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5058B">
              <w:rPr>
                <w:sz w:val="18"/>
                <w:szCs w:val="18"/>
              </w:rPr>
              <w:t>9719161</w:t>
            </w:r>
          </w:p>
        </w:tc>
        <w:tc>
          <w:tcPr>
            <w:tcW w:w="0" w:type="auto"/>
          </w:tcPr>
          <w:p w14:paraId="4E6BB6E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1CA212C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8E6533" w:rsidRDefault="008E6533" w:rsidP="00687D94">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350A889D" w14:textId="77777777" w:rsidR="008E6533" w:rsidRPr="00A63A6A"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6753A">
              <w:rPr>
                <w:sz w:val="18"/>
                <w:szCs w:val="18"/>
              </w:rPr>
              <w:t>19554054</w:t>
            </w:r>
          </w:p>
        </w:tc>
        <w:tc>
          <w:tcPr>
            <w:tcW w:w="0" w:type="auto"/>
          </w:tcPr>
          <w:p w14:paraId="7027B34B" w14:textId="77777777" w:rsidR="008E6533" w:rsidRPr="00A63A6A"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8E6533" w:rsidRPr="00D969E2"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8E6533"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8E6533" w:rsidRPr="005453A0" w:rsidRDefault="008E6533" w:rsidP="00687D94">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5B26BBC1"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1F9A">
              <w:rPr>
                <w:sz w:val="18"/>
                <w:szCs w:val="18"/>
              </w:rPr>
              <w:t>18800030</w:t>
            </w:r>
          </w:p>
        </w:tc>
        <w:tc>
          <w:tcPr>
            <w:tcW w:w="0" w:type="auto"/>
            <w:shd w:val="clear" w:color="auto" w:fill="E7E6E6" w:themeFill="background2"/>
          </w:tcPr>
          <w:p w14:paraId="77FDB34D"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8E6533" w:rsidRPr="0001000C" w14:paraId="10E2E0F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8E6533" w:rsidRDefault="008E6533" w:rsidP="00687D94">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838C8FB"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2768">
              <w:rPr>
                <w:sz w:val="18"/>
                <w:szCs w:val="18"/>
              </w:rPr>
              <w:t>22483469</w:t>
            </w:r>
          </w:p>
        </w:tc>
        <w:tc>
          <w:tcPr>
            <w:tcW w:w="0" w:type="auto"/>
            <w:shd w:val="clear" w:color="auto" w:fill="E7E6E6" w:themeFill="background2"/>
          </w:tcPr>
          <w:p w14:paraId="6583310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8E6533" w:rsidRPr="00FA5DC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8E6533" w:rsidRPr="0001000C" w14:paraId="7AA819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8E6533" w:rsidRDefault="008E6533" w:rsidP="00687D94">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31B594DA" w14:textId="77777777" w:rsidR="008E6533" w:rsidRPr="005453A0"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0" w:type="auto"/>
          </w:tcPr>
          <w:p w14:paraId="1E1C302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8E6533" w:rsidRPr="0092232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8E6533" w:rsidRPr="0001000C" w14:paraId="18ADF9A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8E6533" w:rsidRDefault="008E6533" w:rsidP="003D3491">
            <w:pPr>
              <w:jc w:val="center"/>
              <w:rPr>
                <w:sz w:val="18"/>
                <w:szCs w:val="18"/>
              </w:rPr>
            </w:pPr>
            <w:proofErr w:type="spellStart"/>
            <w:r w:rsidRPr="00DD51DD">
              <w:rPr>
                <w:sz w:val="18"/>
                <w:szCs w:val="18"/>
              </w:rPr>
              <w:t>Ștefan</w:t>
            </w:r>
            <w:proofErr w:type="spellEnd"/>
            <w:r>
              <w:rPr>
                <w:sz w:val="18"/>
                <w:szCs w:val="18"/>
              </w:rPr>
              <w:t xml:space="preserve"> </w:t>
            </w:r>
            <w:r w:rsidRPr="00DD51DD">
              <w:rPr>
                <w:i/>
                <w:sz w:val="18"/>
                <w:szCs w:val="18"/>
              </w:rPr>
              <w:t>et al</w:t>
            </w:r>
          </w:p>
        </w:tc>
        <w:tc>
          <w:tcPr>
            <w:tcW w:w="0" w:type="auto"/>
          </w:tcPr>
          <w:p w14:paraId="12930B3B" w14:textId="77777777" w:rsidR="008E6533" w:rsidRPr="00430DE7"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31599199</w:t>
            </w:r>
          </w:p>
        </w:tc>
        <w:tc>
          <w:tcPr>
            <w:tcW w:w="0" w:type="auto"/>
          </w:tcPr>
          <w:p w14:paraId="2E228D22"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8E6533" w:rsidRPr="006512AB"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8E6533" w:rsidRPr="00DD51DD"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8E6533" w:rsidRPr="00DD51DD"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8E6533" w:rsidRPr="0001000C" w14:paraId="7ED0B41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8E6533" w:rsidRDefault="008E6533" w:rsidP="00687D94">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452AB513" w14:textId="77777777" w:rsidR="008E6533" w:rsidRPr="00B1738C"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16350826</w:t>
            </w:r>
          </w:p>
        </w:tc>
        <w:tc>
          <w:tcPr>
            <w:tcW w:w="0" w:type="auto"/>
          </w:tcPr>
          <w:p w14:paraId="12717F9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8E6533" w:rsidRPr="008A438F"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8E6533" w:rsidRPr="00AE0ADA"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8E6533" w:rsidRPr="00AE0ADA"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8E6533" w:rsidRPr="00AE0ADA"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lastRenderedPageBreak/>
              <w:t>(MVC) or aortal vascular calcification (AVC) valve</w:t>
            </w:r>
          </w:p>
          <w:p w14:paraId="438EDB91"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5A8A183D" w14:textId="1F859F22"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8E6533"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8E6533" w:rsidRPr="00185B11" w:rsidRDefault="008E6533" w:rsidP="003D3491">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3311BB0"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3C3B35">
              <w:rPr>
                <w:sz w:val="18"/>
                <w:szCs w:val="18"/>
                <w:lang w:eastAsia="ja-JP"/>
              </w:rPr>
              <w:t>31291619</w:t>
            </w:r>
          </w:p>
        </w:tc>
        <w:tc>
          <w:tcPr>
            <w:tcW w:w="0" w:type="auto"/>
            <w:shd w:val="clear" w:color="auto" w:fill="E7E6E6" w:themeFill="background2"/>
          </w:tcPr>
          <w:p w14:paraId="0DFFD468" w14:textId="2AB2E41C" w:rsidR="008E6533" w:rsidRDefault="00DA2AD8"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8E6533" w:rsidRPr="003C3B35"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8E6533"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8E6533" w:rsidRPr="008D47FC"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8E6533" w:rsidRPr="00185B11" w:rsidRDefault="008E6533"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8E6533" w:rsidRPr="0001000C" w14:paraId="28EFE41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8E6533" w:rsidRDefault="008E6533" w:rsidP="00687D94">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4857563F" w14:textId="77777777" w:rsidR="008E6533" w:rsidRPr="0039771D"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1588">
              <w:rPr>
                <w:sz w:val="18"/>
                <w:szCs w:val="18"/>
              </w:rPr>
              <w:t>19594321</w:t>
            </w:r>
          </w:p>
        </w:tc>
        <w:tc>
          <w:tcPr>
            <w:tcW w:w="0" w:type="auto"/>
          </w:tcPr>
          <w:p w14:paraId="59949A08"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8E6533" w:rsidRPr="0001000C" w14:paraId="24BF082E"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8E6533" w:rsidRDefault="008E6533" w:rsidP="00687D94">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1734DD93" w14:textId="77777777" w:rsidR="008E6533" w:rsidRPr="005453A0"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22FEA">
              <w:rPr>
                <w:sz w:val="18"/>
                <w:szCs w:val="18"/>
              </w:rPr>
              <w:t>26865177</w:t>
            </w:r>
          </w:p>
        </w:tc>
        <w:tc>
          <w:tcPr>
            <w:tcW w:w="0" w:type="auto"/>
            <w:shd w:val="clear" w:color="auto" w:fill="E7E6E6" w:themeFill="background2"/>
          </w:tcPr>
          <w:p w14:paraId="6224FB5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8E6533" w:rsidRPr="00FC7FE7"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8E6533" w:rsidRPr="0001000C" w14:paraId="0F5782B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8E6533" w:rsidRDefault="008E6533" w:rsidP="003D3491">
            <w:pPr>
              <w:jc w:val="center"/>
              <w:rPr>
                <w:sz w:val="18"/>
                <w:szCs w:val="18"/>
              </w:rPr>
            </w:pPr>
            <w:r>
              <w:rPr>
                <w:sz w:val="18"/>
                <w:szCs w:val="18"/>
              </w:rPr>
              <w:t xml:space="preserve">Wang </w:t>
            </w:r>
            <w:r w:rsidRPr="006F532F">
              <w:rPr>
                <w:i/>
                <w:sz w:val="18"/>
                <w:szCs w:val="18"/>
              </w:rPr>
              <w:t>et al.</w:t>
            </w:r>
          </w:p>
        </w:tc>
        <w:tc>
          <w:tcPr>
            <w:tcW w:w="0" w:type="auto"/>
          </w:tcPr>
          <w:p w14:paraId="38A11554" w14:textId="77777777" w:rsidR="008E6533" w:rsidRPr="004463C0"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2042F0">
              <w:rPr>
                <w:sz w:val="18"/>
                <w:szCs w:val="18"/>
              </w:rPr>
              <w:t>24876353</w:t>
            </w:r>
          </w:p>
        </w:tc>
        <w:tc>
          <w:tcPr>
            <w:tcW w:w="0" w:type="auto"/>
          </w:tcPr>
          <w:p w14:paraId="16BC0FDC"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8E6533" w:rsidRDefault="008E6533"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8E6533" w:rsidRDefault="008E6533" w:rsidP="003D3491">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8E6533" w:rsidRPr="0001000C" w14:paraId="374D99F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8E6533" w:rsidRPr="00F6753A" w:rsidRDefault="008E6533" w:rsidP="00687D94">
            <w:pPr>
              <w:jc w:val="center"/>
              <w:rPr>
                <w:sz w:val="18"/>
                <w:szCs w:val="18"/>
              </w:rPr>
            </w:pPr>
            <w:r>
              <w:rPr>
                <w:sz w:val="18"/>
                <w:szCs w:val="18"/>
              </w:rPr>
              <w:t xml:space="preserve">Wang </w:t>
            </w:r>
            <w:r w:rsidRPr="00777C9D">
              <w:rPr>
                <w:i/>
                <w:sz w:val="18"/>
                <w:szCs w:val="18"/>
              </w:rPr>
              <w:t>et al.</w:t>
            </w:r>
          </w:p>
        </w:tc>
        <w:tc>
          <w:tcPr>
            <w:tcW w:w="0" w:type="auto"/>
          </w:tcPr>
          <w:p w14:paraId="7F44D609" w14:textId="77777777" w:rsidR="008E6533" w:rsidRPr="00F6753A"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7C9D">
              <w:rPr>
                <w:sz w:val="18"/>
                <w:szCs w:val="18"/>
              </w:rPr>
              <w:t>12506148</w:t>
            </w:r>
          </w:p>
        </w:tc>
        <w:tc>
          <w:tcPr>
            <w:tcW w:w="0" w:type="auto"/>
          </w:tcPr>
          <w:p w14:paraId="0ED40C29"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8E6533" w:rsidRPr="0001000C" w14:paraId="0C3EFFC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8E6533" w:rsidRPr="0096126F" w:rsidRDefault="008E6533" w:rsidP="00687D94">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17DD0A47" w14:textId="77777777" w:rsidR="008E6533" w:rsidRPr="0096126F"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20FF">
              <w:rPr>
                <w:sz w:val="18"/>
                <w:szCs w:val="18"/>
              </w:rPr>
              <w:t>27497908</w:t>
            </w:r>
          </w:p>
        </w:tc>
        <w:tc>
          <w:tcPr>
            <w:tcW w:w="0" w:type="auto"/>
          </w:tcPr>
          <w:p w14:paraId="15E007B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8E6533" w:rsidRPr="00DD3764"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098D493B" w14:textId="1DC9F09B"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8E6533" w:rsidRPr="0001000C" w14:paraId="69B4CFF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8E6533" w:rsidRDefault="008E6533" w:rsidP="00687D94">
            <w:pPr>
              <w:jc w:val="center"/>
              <w:rPr>
                <w:sz w:val="18"/>
                <w:szCs w:val="18"/>
              </w:rPr>
            </w:pPr>
            <w:r>
              <w:rPr>
                <w:sz w:val="18"/>
                <w:szCs w:val="18"/>
              </w:rPr>
              <w:t xml:space="preserve">Yoshikawa </w:t>
            </w:r>
            <w:r w:rsidRPr="007D4C4D">
              <w:rPr>
                <w:i/>
                <w:sz w:val="18"/>
                <w:szCs w:val="18"/>
              </w:rPr>
              <w:t>et al.</w:t>
            </w:r>
          </w:p>
        </w:tc>
        <w:tc>
          <w:tcPr>
            <w:tcW w:w="0" w:type="auto"/>
          </w:tcPr>
          <w:p w14:paraId="50CB2152" w14:textId="77777777" w:rsidR="008E6533" w:rsidRPr="002225F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23504408</w:t>
            </w:r>
          </w:p>
        </w:tc>
        <w:tc>
          <w:tcPr>
            <w:tcW w:w="0" w:type="auto"/>
          </w:tcPr>
          <w:p w14:paraId="1BCA378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8E6533" w:rsidRPr="00AE18CE"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8E6533" w:rsidRPr="00AE18CE"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8E6533" w:rsidRPr="002503EF"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8E6533" w:rsidRPr="0001000C" w14:paraId="7262727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8E6533" w:rsidRDefault="008E6533" w:rsidP="00687D94">
            <w:pPr>
              <w:jc w:val="center"/>
              <w:rPr>
                <w:sz w:val="18"/>
                <w:szCs w:val="18"/>
              </w:rPr>
            </w:pPr>
            <w:r>
              <w:rPr>
                <w:sz w:val="18"/>
                <w:szCs w:val="18"/>
              </w:rPr>
              <w:t xml:space="preserve">Zhou </w:t>
            </w:r>
            <w:r w:rsidRPr="0083684A">
              <w:rPr>
                <w:i/>
                <w:sz w:val="18"/>
                <w:szCs w:val="18"/>
              </w:rPr>
              <w:t>et al.</w:t>
            </w:r>
          </w:p>
        </w:tc>
        <w:tc>
          <w:tcPr>
            <w:tcW w:w="0" w:type="auto"/>
          </w:tcPr>
          <w:p w14:paraId="4E08B788" w14:textId="77777777" w:rsidR="008E6533" w:rsidRPr="00C51691"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3684A">
              <w:rPr>
                <w:sz w:val="18"/>
                <w:szCs w:val="18"/>
              </w:rPr>
              <w:t>30309449</w:t>
            </w:r>
          </w:p>
        </w:tc>
        <w:tc>
          <w:tcPr>
            <w:tcW w:w="0" w:type="auto"/>
          </w:tcPr>
          <w:p w14:paraId="3F75C11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8E6533" w:rsidRPr="00F165F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8E6533" w:rsidRDefault="008E6533"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8E6533" w:rsidRDefault="008E6533"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8E6533" w:rsidRPr="0001000C" w14:paraId="3372055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8E6533" w:rsidRDefault="008E6533" w:rsidP="00687D94">
            <w:pPr>
              <w:jc w:val="center"/>
              <w:rPr>
                <w:sz w:val="18"/>
                <w:szCs w:val="18"/>
              </w:rPr>
            </w:pPr>
            <w:r>
              <w:rPr>
                <w:sz w:val="18"/>
                <w:szCs w:val="18"/>
              </w:rPr>
              <w:t xml:space="preserve">Zhou </w:t>
            </w:r>
            <w:r w:rsidRPr="0083684A">
              <w:rPr>
                <w:i/>
                <w:sz w:val="18"/>
                <w:szCs w:val="18"/>
              </w:rPr>
              <w:t>et al.</w:t>
            </w:r>
          </w:p>
        </w:tc>
        <w:tc>
          <w:tcPr>
            <w:tcW w:w="0" w:type="auto"/>
          </w:tcPr>
          <w:p w14:paraId="18FEE20D" w14:textId="77777777" w:rsidR="008E6533" w:rsidRPr="00C51691"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30309449</w:t>
            </w:r>
          </w:p>
        </w:tc>
        <w:tc>
          <w:tcPr>
            <w:tcW w:w="0" w:type="auto"/>
          </w:tcPr>
          <w:p w14:paraId="0532C51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8E6533" w:rsidRDefault="008E6533"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8E6533" w:rsidRDefault="008E6533"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10"/>
        <w:gridCol w:w="946"/>
        <w:gridCol w:w="1091"/>
        <w:gridCol w:w="587"/>
        <w:gridCol w:w="1243"/>
        <w:gridCol w:w="756"/>
        <w:gridCol w:w="1423"/>
        <w:gridCol w:w="4035"/>
        <w:gridCol w:w="1868"/>
        <w:gridCol w:w="599"/>
      </w:tblGrid>
      <w:tr w:rsidR="008E6533"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77777777" w:rsidR="008E6533" w:rsidRPr="0001000C" w:rsidRDefault="008E6533" w:rsidP="00E316CE">
            <w:pPr>
              <w:jc w:val="center"/>
              <w:rPr>
                <w:sz w:val="18"/>
                <w:szCs w:val="18"/>
              </w:rPr>
            </w:pPr>
            <w:r>
              <w:rPr>
                <w:rFonts w:hint="eastAsia"/>
                <w:sz w:val="18"/>
                <w:szCs w:val="18"/>
              </w:rPr>
              <w:t>A</w:t>
            </w:r>
            <w:r>
              <w:rPr>
                <w:sz w:val="18"/>
                <w:szCs w:val="18"/>
              </w:rPr>
              <w:t>uthor</w:t>
            </w:r>
          </w:p>
        </w:tc>
        <w:tc>
          <w:tcPr>
            <w:tcW w:w="0" w:type="auto"/>
          </w:tcPr>
          <w:p w14:paraId="5790EE1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6E0A896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A4145D2"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7531AA0C"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0D5585E0" w14:textId="77777777" w:rsidR="008E6533" w:rsidRPr="0001000C" w:rsidRDefault="008E6533"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E6533" w:rsidRPr="0001000C" w14:paraId="5E85DE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8E6533" w:rsidRPr="005846A8" w:rsidRDefault="008E6533"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19DD6F65" w14:textId="77777777" w:rsidR="008E6533" w:rsidRPr="005846A8"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5694E">
              <w:rPr>
                <w:sz w:val="18"/>
                <w:szCs w:val="18"/>
              </w:rPr>
              <w:t>26188533</w:t>
            </w:r>
          </w:p>
        </w:tc>
        <w:tc>
          <w:tcPr>
            <w:tcW w:w="0" w:type="auto"/>
          </w:tcPr>
          <w:p w14:paraId="5F073BBF" w14:textId="2EBF89F1"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8E6533" w:rsidRPr="0001000C" w14:paraId="15838DE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8E6533" w:rsidRPr="003B13B1"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3537AE8" w14:textId="77777777" w:rsidR="008E6533" w:rsidRPr="003B13B1"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1F42">
              <w:rPr>
                <w:sz w:val="18"/>
                <w:szCs w:val="18"/>
              </w:rPr>
              <w:t>15034154</w:t>
            </w:r>
          </w:p>
        </w:tc>
        <w:tc>
          <w:tcPr>
            <w:tcW w:w="0" w:type="auto"/>
          </w:tcPr>
          <w:p w14:paraId="049ECE6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8E6533" w:rsidRPr="0001017B"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8E6533" w:rsidRPr="0001000C" w14:paraId="05DE5B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8E6533" w:rsidRDefault="008E6533" w:rsidP="004A5192">
            <w:pPr>
              <w:jc w:val="center"/>
              <w:rPr>
                <w:sz w:val="18"/>
                <w:szCs w:val="18"/>
              </w:rPr>
            </w:pPr>
            <w:r>
              <w:rPr>
                <w:sz w:val="18"/>
                <w:szCs w:val="18"/>
              </w:rPr>
              <w:t xml:space="preserve">Adragao </w:t>
            </w:r>
            <w:r w:rsidRPr="00E31F42">
              <w:rPr>
                <w:i/>
                <w:sz w:val="18"/>
                <w:szCs w:val="18"/>
              </w:rPr>
              <w:t>et al.</w:t>
            </w:r>
          </w:p>
        </w:tc>
        <w:tc>
          <w:tcPr>
            <w:tcW w:w="0" w:type="auto"/>
          </w:tcPr>
          <w:p w14:paraId="19587410" w14:textId="77777777" w:rsidR="008E6533" w:rsidRPr="00E31F4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F42">
              <w:rPr>
                <w:sz w:val="18"/>
                <w:szCs w:val="18"/>
              </w:rPr>
              <w:t>15034154</w:t>
            </w:r>
          </w:p>
        </w:tc>
        <w:tc>
          <w:tcPr>
            <w:tcW w:w="0" w:type="auto"/>
          </w:tcPr>
          <w:p w14:paraId="71694EF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8E6533" w:rsidRPr="00452D90"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1C0F745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E67CC02" w14:textId="77777777" w:rsidR="008E6533" w:rsidRPr="006C4DC8" w:rsidRDefault="008E6533"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2F0A3228" w14:textId="77777777" w:rsidR="008E6533" w:rsidRPr="006C4DC8"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30867641</w:t>
            </w:r>
          </w:p>
        </w:tc>
        <w:tc>
          <w:tcPr>
            <w:tcW w:w="0" w:type="auto"/>
          </w:tcPr>
          <w:p w14:paraId="353302A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Serbia</w:t>
            </w:r>
          </w:p>
        </w:tc>
        <w:tc>
          <w:tcPr>
            <w:tcW w:w="0" w:type="auto"/>
          </w:tcPr>
          <w:p w14:paraId="00FA47A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C9C3407"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84C045"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12D0E03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at risk? (male = </w:t>
            </w:r>
            <w:proofErr w:type="gramStart"/>
            <w:r>
              <w:rPr>
                <w:sz w:val="18"/>
                <w:szCs w:val="18"/>
              </w:rPr>
              <w:t>0?,</w:t>
            </w:r>
            <w:proofErr w:type="gramEnd"/>
            <w:r>
              <w:rPr>
                <w:sz w:val="18"/>
                <w:szCs w:val="18"/>
              </w:rPr>
              <w:t xml:space="preserve"> female = 1?)</w:t>
            </w:r>
          </w:p>
        </w:tc>
        <w:tc>
          <w:tcPr>
            <w:tcW w:w="0" w:type="auto"/>
          </w:tcPr>
          <w:p w14:paraId="723732B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4AA1F25B" w14:textId="77777777" w:rsidR="008E6533" w:rsidRPr="00B2372F"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0" w:type="auto"/>
          </w:tcPr>
          <w:p w14:paraId="41DB7B21" w14:textId="02F31E8B"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96)","plainTextFormattedCitation":"(96)","previouslyFormattedCitation":"(98)"},"properties":{"noteIndex":0},"schema":"https://github.com/citation-style-language/schema/raw/master/csl-citation.json"}</w:instrText>
            </w:r>
            <w:r>
              <w:rPr>
                <w:sz w:val="18"/>
                <w:szCs w:val="18"/>
              </w:rPr>
              <w:fldChar w:fldCharType="separate"/>
            </w:r>
            <w:r w:rsidRPr="008E6533">
              <w:rPr>
                <w:noProof/>
                <w:sz w:val="18"/>
                <w:szCs w:val="18"/>
              </w:rPr>
              <w:t>(96)</w:t>
            </w:r>
            <w:r>
              <w:rPr>
                <w:sz w:val="18"/>
                <w:szCs w:val="18"/>
              </w:rPr>
              <w:fldChar w:fldCharType="end"/>
            </w:r>
          </w:p>
        </w:tc>
      </w:tr>
      <w:tr w:rsidR="008E6533" w:rsidRPr="0001000C" w14:paraId="19855C2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DD3F1" w14:textId="77777777" w:rsidR="008E6533" w:rsidRPr="006C4DC8" w:rsidRDefault="008E6533"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19E884D8" w14:textId="77777777" w:rsidR="008E6533" w:rsidRPr="006C4DC8"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077C8">
              <w:rPr>
                <w:sz w:val="18"/>
                <w:szCs w:val="18"/>
              </w:rPr>
              <w:t>30867641</w:t>
            </w:r>
          </w:p>
        </w:tc>
        <w:tc>
          <w:tcPr>
            <w:tcW w:w="0" w:type="auto"/>
          </w:tcPr>
          <w:p w14:paraId="083D001B"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39B0A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3B9E6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938F98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C8E8A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18B15"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5991849C" w14:textId="77777777" w:rsidR="008E6533" w:rsidRPr="00B2372F"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 wall thickness (RWT)</w:t>
            </w:r>
          </w:p>
        </w:tc>
        <w:tc>
          <w:tcPr>
            <w:tcW w:w="0" w:type="auto"/>
          </w:tcPr>
          <w:p w14:paraId="3E9948A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57F7E7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8E6533" w:rsidRPr="00771035" w:rsidRDefault="008E6533"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3483D2ED"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4B46">
              <w:rPr>
                <w:sz w:val="18"/>
                <w:szCs w:val="18"/>
              </w:rPr>
              <w:t>17524408</w:t>
            </w:r>
          </w:p>
        </w:tc>
        <w:tc>
          <w:tcPr>
            <w:tcW w:w="0" w:type="auto"/>
            <w:shd w:val="clear" w:color="auto" w:fill="E7E6E6" w:themeFill="background2"/>
          </w:tcPr>
          <w:p w14:paraId="403F986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8E6533" w:rsidRPr="00BD03D2"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8E6533" w:rsidRPr="0001000C" w14:paraId="341F180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30401" w14:textId="77777777" w:rsidR="008E6533" w:rsidRPr="00590397" w:rsidRDefault="008E6533" w:rsidP="004A5192">
            <w:pPr>
              <w:jc w:val="cente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555D6883" w14:textId="77777777" w:rsidR="008E6533" w:rsidRPr="00590397"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108D">
              <w:rPr>
                <w:sz w:val="18"/>
                <w:szCs w:val="18"/>
              </w:rPr>
              <w:t>9555858</w:t>
            </w:r>
          </w:p>
        </w:tc>
        <w:tc>
          <w:tcPr>
            <w:tcW w:w="0" w:type="auto"/>
          </w:tcPr>
          <w:p w14:paraId="7B7F54BC"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EE2A6C2"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3824410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1E0BB75"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w:t>
            </w:r>
          </w:p>
        </w:tc>
        <w:tc>
          <w:tcPr>
            <w:tcW w:w="0" w:type="auto"/>
          </w:tcPr>
          <w:p w14:paraId="05845DA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male = 1, female = 2)</w:t>
            </w:r>
          </w:p>
        </w:tc>
        <w:tc>
          <w:tcPr>
            <w:tcW w:w="0" w:type="auto"/>
          </w:tcPr>
          <w:p w14:paraId="4208D96E" w14:textId="77777777" w:rsidR="008E6533" w:rsidRPr="003135A1"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688A390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1DE7">
              <w:rPr>
                <w:sz w:val="18"/>
                <w:szCs w:val="18"/>
              </w:rPr>
              <w:t>LV mass calculated according to the Penn convention</w:t>
            </w:r>
          </w:p>
        </w:tc>
        <w:tc>
          <w:tcPr>
            <w:tcW w:w="0" w:type="auto"/>
          </w:tcPr>
          <w:p w14:paraId="19BAF393" w14:textId="4D896F16"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98)","plainTextFormattedCitation":"(98)","previouslyFormattedCitation":"(101)"},"properties":{"noteIndex":0},"schema":"https://github.com/citation-style-language/schema/raw/master/csl-citation.json"}</w:instrText>
            </w:r>
            <w:r>
              <w:rPr>
                <w:sz w:val="18"/>
                <w:szCs w:val="18"/>
              </w:rPr>
              <w:fldChar w:fldCharType="separate"/>
            </w:r>
            <w:r w:rsidRPr="008E6533">
              <w:rPr>
                <w:noProof/>
                <w:sz w:val="18"/>
                <w:szCs w:val="18"/>
              </w:rPr>
              <w:t>(98)</w:t>
            </w:r>
            <w:r>
              <w:rPr>
                <w:sz w:val="18"/>
                <w:szCs w:val="18"/>
              </w:rPr>
              <w:fldChar w:fldCharType="end"/>
            </w:r>
          </w:p>
        </w:tc>
      </w:tr>
      <w:tr w:rsidR="008E6533" w:rsidRPr="0001000C" w14:paraId="37D723D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3D9932B"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7CEFC903" w14:textId="14DD7114" w:rsidR="008E6533" w:rsidRDefault="00DA2AD8"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E6533">
              <w:rPr>
                <w:sz w:val="18"/>
                <w:szCs w:val="18"/>
              </w:rPr>
              <w:t xml:space="preserve"> (CRIC)</w:t>
            </w:r>
          </w:p>
        </w:tc>
        <w:tc>
          <w:tcPr>
            <w:tcW w:w="0" w:type="auto"/>
          </w:tcPr>
          <w:p w14:paraId="15FF639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19D4AB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A4714D0"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63F61EF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8E6533" w:rsidRPr="0001000C" w14:paraId="339EFA4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0DBF5EBF"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0DA">
              <w:rPr>
                <w:sz w:val="18"/>
                <w:szCs w:val="18"/>
              </w:rPr>
              <w:t>21783289</w:t>
            </w:r>
          </w:p>
        </w:tc>
        <w:tc>
          <w:tcPr>
            <w:tcW w:w="0" w:type="auto"/>
          </w:tcPr>
          <w:p w14:paraId="01A26E6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711A1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1B2B4"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316EF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7BEAA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E6D7F9" w14:textId="77777777" w:rsidR="008E6533" w:rsidRPr="008C768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A150A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3B336664"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8E6533" w:rsidRDefault="008E6533"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2232839" w14:textId="77777777" w:rsidR="008E6533" w:rsidRPr="008C7685"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340DA">
              <w:rPr>
                <w:sz w:val="18"/>
                <w:szCs w:val="18"/>
              </w:rPr>
              <w:t>21783289</w:t>
            </w:r>
          </w:p>
        </w:tc>
        <w:tc>
          <w:tcPr>
            <w:tcW w:w="0" w:type="auto"/>
          </w:tcPr>
          <w:p w14:paraId="49CB03EC"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62604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13908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9D637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FE8C54"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5A24CB"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C4490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208342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8E6533" w:rsidRDefault="008E6533" w:rsidP="004A5192">
            <w:pPr>
              <w:jc w:val="center"/>
              <w:rPr>
                <w:sz w:val="18"/>
                <w:szCs w:val="18"/>
              </w:rPr>
            </w:pPr>
            <w:r>
              <w:rPr>
                <w:sz w:val="18"/>
                <w:szCs w:val="18"/>
              </w:rPr>
              <w:t xml:space="preserve">Bundy </w:t>
            </w:r>
            <w:r w:rsidRPr="00E97B26">
              <w:rPr>
                <w:i/>
                <w:sz w:val="18"/>
                <w:szCs w:val="18"/>
              </w:rPr>
              <w:t>et al</w:t>
            </w:r>
          </w:p>
        </w:tc>
        <w:tc>
          <w:tcPr>
            <w:tcW w:w="0" w:type="auto"/>
          </w:tcPr>
          <w:p w14:paraId="1F3DE48B" w14:textId="77777777" w:rsidR="008E6533" w:rsidRPr="0081690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97B26">
              <w:rPr>
                <w:sz w:val="18"/>
                <w:szCs w:val="18"/>
              </w:rPr>
              <w:t>30935773</w:t>
            </w:r>
          </w:p>
        </w:tc>
        <w:tc>
          <w:tcPr>
            <w:tcW w:w="0" w:type="auto"/>
          </w:tcPr>
          <w:p w14:paraId="24756BC9" w14:textId="29406DC2" w:rsidR="008E6533" w:rsidRDefault="00DA2AD8"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AB0DF4E"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6E73AA3F"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4</w:t>
            </w:r>
          </w:p>
        </w:tc>
        <w:tc>
          <w:tcPr>
            <w:tcW w:w="0" w:type="auto"/>
          </w:tcPr>
          <w:p w14:paraId="665716E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16FBBB" w14:textId="77777777" w:rsidR="008E6533" w:rsidRPr="00500B2D"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8E6533" w:rsidRPr="0001000C" w14:paraId="36F39EB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8E6533" w:rsidRDefault="008E6533" w:rsidP="00681752">
            <w:pPr>
              <w:jc w:val="center"/>
              <w:rPr>
                <w:sz w:val="18"/>
                <w:szCs w:val="18"/>
              </w:rPr>
            </w:pPr>
            <w:r>
              <w:rPr>
                <w:sz w:val="18"/>
                <w:szCs w:val="18"/>
              </w:rPr>
              <w:lastRenderedPageBreak/>
              <w:t xml:space="preserve">Cai </w:t>
            </w:r>
            <w:r w:rsidRPr="00567F04">
              <w:rPr>
                <w:i/>
                <w:sz w:val="18"/>
                <w:szCs w:val="18"/>
              </w:rPr>
              <w:t>et al.</w:t>
            </w:r>
          </w:p>
        </w:tc>
        <w:tc>
          <w:tcPr>
            <w:tcW w:w="0" w:type="auto"/>
          </w:tcPr>
          <w:p w14:paraId="64B8BE52" w14:textId="77777777" w:rsidR="008E6533" w:rsidRPr="00342F2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1E6A3C5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9A76D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CCD81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2FF268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4175445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ACB5B8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3769BF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2F431627" w14:textId="77777777" w:rsidR="008E6533" w:rsidRPr="006943FE"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353E">
              <w:rPr>
                <w:sz w:val="18"/>
                <w:szCs w:val="18"/>
              </w:rPr>
              <w:t>30595681</w:t>
            </w:r>
          </w:p>
        </w:tc>
        <w:tc>
          <w:tcPr>
            <w:tcW w:w="0" w:type="auto"/>
          </w:tcPr>
          <w:p w14:paraId="3BB5B0E8"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4508CD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1382F2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4374FE13"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7A43E6C1" w14:textId="77777777" w:rsidR="008E6533" w:rsidRDefault="008E6533"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28EA1664" w14:textId="4D82EB56"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8E6533" w:rsidRPr="0001000C" w14:paraId="26850A5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8E6533" w:rsidRDefault="008E6533"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7FA1103F" w14:textId="77777777" w:rsidR="008E6533" w:rsidRPr="006943FE"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5353E">
              <w:rPr>
                <w:sz w:val="18"/>
                <w:szCs w:val="18"/>
              </w:rPr>
              <w:t>30595681</w:t>
            </w:r>
          </w:p>
        </w:tc>
        <w:tc>
          <w:tcPr>
            <w:tcW w:w="0" w:type="auto"/>
          </w:tcPr>
          <w:p w14:paraId="60F93FB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0F236E"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CF10C5"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C33F4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5FDF08" w14:textId="77777777" w:rsidR="008E6533" w:rsidRDefault="008E6533"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FC3E5A"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F614B4"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64253D6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8E6533" w:rsidRPr="00DB7295" w:rsidRDefault="008E6533"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3B303401"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0" w:type="auto"/>
            <w:shd w:val="clear" w:color="auto" w:fill="E7E6E6" w:themeFill="background2"/>
          </w:tcPr>
          <w:p w14:paraId="4347E4E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8E6533" w:rsidRPr="0001000C"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8E6533" w:rsidRPr="00DF2245"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8E6533" w:rsidRPr="0001000C" w14:paraId="5DFBB32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8E6533" w:rsidRPr="00D1649A" w:rsidRDefault="008E6533"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2CB1CB1D"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0" w:type="auto"/>
            <w:shd w:val="clear" w:color="auto" w:fill="E7E6E6" w:themeFill="background2"/>
          </w:tcPr>
          <w:p w14:paraId="3BC9D6ED"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8E6533" w:rsidRPr="0001000C"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8E6533" w:rsidRDefault="008E6533"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8E6533" w:rsidRPr="0001000C" w14:paraId="519CF860"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8E6533" w:rsidRPr="00BD03D2" w:rsidRDefault="008E6533"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75C7B00A" w14:textId="77777777" w:rsidR="008E6533" w:rsidRPr="00F0206F"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23973</w:t>
            </w:r>
          </w:p>
        </w:tc>
        <w:tc>
          <w:tcPr>
            <w:tcW w:w="0" w:type="auto"/>
            <w:shd w:val="clear" w:color="auto" w:fill="E7E6E6" w:themeFill="background2"/>
          </w:tcPr>
          <w:p w14:paraId="08B9753C"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8E6533" w:rsidRPr="00BD03D2"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8E6533" w:rsidRDefault="008E6533"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8E6533" w:rsidRPr="0001000C" w14:paraId="2BDED37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8E6533" w:rsidRDefault="008E6533"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01372088" w14:textId="77777777" w:rsidR="008E6533" w:rsidRPr="00234D56"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22143191</w:t>
            </w:r>
          </w:p>
        </w:tc>
        <w:tc>
          <w:tcPr>
            <w:tcW w:w="0" w:type="auto"/>
          </w:tcPr>
          <w:p w14:paraId="3AE7B721" w14:textId="77777777" w:rsidR="008E6533" w:rsidRPr="00234D56"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12AE08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14F3865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5D746F9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8E6533" w:rsidRPr="006C01C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67045286" w14:textId="448421C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8E6533" w:rsidRPr="0001000C" w14:paraId="54E927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8E6533" w:rsidRDefault="008E6533"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0D2D86F1" w14:textId="77777777" w:rsidR="008E6533" w:rsidRPr="00D73E8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13B1">
              <w:rPr>
                <w:sz w:val="18"/>
                <w:szCs w:val="18"/>
              </w:rPr>
              <w:t>20930091</w:t>
            </w:r>
          </w:p>
        </w:tc>
        <w:tc>
          <w:tcPr>
            <w:tcW w:w="0" w:type="auto"/>
          </w:tcPr>
          <w:p w14:paraId="269E873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AB5531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9428A7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8C654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4BB187A2" w14:textId="77777777" w:rsidR="008E6533" w:rsidRPr="005D21C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E6533" w:rsidRPr="0001000C" w14:paraId="24B35A36"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8E6533" w:rsidRPr="0001000C" w:rsidRDefault="008E6533"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4AD68FC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0" w:type="auto"/>
            <w:shd w:val="clear" w:color="auto" w:fill="E7E6E6" w:themeFill="background2"/>
          </w:tcPr>
          <w:p w14:paraId="2456D2A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8E6533" w:rsidRPr="0001000C" w14:paraId="55E744C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8E6533" w:rsidRPr="003A2BEF" w:rsidRDefault="008E6533" w:rsidP="00681752">
            <w:pPr>
              <w:jc w:val="center"/>
              <w:rPr>
                <w:sz w:val="18"/>
                <w:szCs w:val="18"/>
              </w:rPr>
            </w:pPr>
            <w:r>
              <w:rPr>
                <w:sz w:val="18"/>
                <w:szCs w:val="18"/>
              </w:rPr>
              <w:t xml:space="preserve">Dai </w:t>
            </w:r>
            <w:r w:rsidRPr="00DB67AD">
              <w:rPr>
                <w:i/>
                <w:sz w:val="18"/>
                <w:szCs w:val="18"/>
              </w:rPr>
              <w:t>et al</w:t>
            </w:r>
          </w:p>
        </w:tc>
        <w:tc>
          <w:tcPr>
            <w:tcW w:w="0" w:type="auto"/>
          </w:tcPr>
          <w:p w14:paraId="6C7BDFE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31823455</w:t>
            </w:r>
          </w:p>
        </w:tc>
        <w:tc>
          <w:tcPr>
            <w:tcW w:w="0" w:type="auto"/>
          </w:tcPr>
          <w:p w14:paraId="674A1D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14F1D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338CC0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64F7D2E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2</w:t>
            </w:r>
          </w:p>
        </w:tc>
        <w:tc>
          <w:tcPr>
            <w:tcW w:w="0" w:type="auto"/>
          </w:tcPr>
          <w:p w14:paraId="1261CD58" w14:textId="77777777" w:rsidR="008E6533" w:rsidRPr="008A18D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8E6533" w:rsidRPr="00F00F2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7777777" w:rsidR="008E6533" w:rsidRPr="00DB67A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oronary artery</w:t>
            </w:r>
          </w:p>
          <w:p w14:paraId="1DFA9E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8E6533" w:rsidRPr="0001000C" w14:paraId="328D0B3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5717852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shd w:val="clear" w:color="auto" w:fill="E7E6E6" w:themeFill="background2"/>
          </w:tcPr>
          <w:p w14:paraId="3C5C2EE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16C0FB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8E6533" w:rsidRPr="001818FE" w:rsidRDefault="008E6533"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4362EC8F"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451A07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12AB67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49DFE9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6451A8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055B751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8E6533" w:rsidRPr="006C4DC8" w:rsidRDefault="008E6533" w:rsidP="00681752">
            <w:pPr>
              <w:jc w:val="center"/>
              <w:rPr>
                <w:sz w:val="18"/>
                <w:szCs w:val="18"/>
              </w:rPr>
            </w:pPr>
            <w:r>
              <w:rPr>
                <w:sz w:val="18"/>
                <w:szCs w:val="18"/>
              </w:rPr>
              <w:t>Fain et al.</w:t>
            </w:r>
          </w:p>
        </w:tc>
        <w:tc>
          <w:tcPr>
            <w:tcW w:w="0" w:type="auto"/>
          </w:tcPr>
          <w:p w14:paraId="2D3930CD" w14:textId="77777777" w:rsidR="008E6533" w:rsidRPr="006C4DC8"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372F">
              <w:rPr>
                <w:sz w:val="18"/>
                <w:szCs w:val="18"/>
              </w:rPr>
              <w:t>29635270</w:t>
            </w:r>
          </w:p>
        </w:tc>
        <w:tc>
          <w:tcPr>
            <w:tcW w:w="0" w:type="auto"/>
          </w:tcPr>
          <w:p w14:paraId="06120516" w14:textId="79A6A361"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F8ABBA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84D5ED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3B3B42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8E6533" w:rsidRPr="0001000C" w14:paraId="335FA7D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A703A4" w14:textId="77777777" w:rsidR="008E6533" w:rsidRPr="006C4DC8" w:rsidRDefault="008E6533" w:rsidP="00681752">
            <w:pPr>
              <w:jc w:val="center"/>
              <w:rPr>
                <w:sz w:val="18"/>
                <w:szCs w:val="18"/>
              </w:rPr>
            </w:pPr>
            <w:r>
              <w:rPr>
                <w:sz w:val="18"/>
                <w:szCs w:val="18"/>
              </w:rPr>
              <w:lastRenderedPageBreak/>
              <w:t>Fain et al.</w:t>
            </w:r>
          </w:p>
        </w:tc>
        <w:tc>
          <w:tcPr>
            <w:tcW w:w="0" w:type="auto"/>
          </w:tcPr>
          <w:p w14:paraId="424364B9"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29635270</w:t>
            </w:r>
          </w:p>
        </w:tc>
        <w:tc>
          <w:tcPr>
            <w:tcW w:w="0" w:type="auto"/>
          </w:tcPr>
          <w:p w14:paraId="2E7BE54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168C2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0AE3E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D699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DD92A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4F655C" w14:textId="77777777" w:rsidR="008E6533" w:rsidRPr="00B2372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0F054B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0" w:type="auto"/>
          </w:tcPr>
          <w:p w14:paraId="4EEE9F3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325C3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8E6533" w:rsidRPr="00CF2DA9" w:rsidRDefault="008E6533" w:rsidP="00681752">
            <w:pPr>
              <w:jc w:val="center"/>
              <w:rPr>
                <w:sz w:val="18"/>
                <w:szCs w:val="18"/>
              </w:rPr>
            </w:pPr>
            <w:r>
              <w:rPr>
                <w:sz w:val="18"/>
                <w:szCs w:val="18"/>
              </w:rPr>
              <w:t xml:space="preserve">Fayed </w:t>
            </w:r>
            <w:r w:rsidRPr="00F0206F">
              <w:rPr>
                <w:i/>
                <w:sz w:val="18"/>
                <w:szCs w:val="18"/>
              </w:rPr>
              <w:t>et al.</w:t>
            </w:r>
          </w:p>
        </w:tc>
        <w:tc>
          <w:tcPr>
            <w:tcW w:w="0" w:type="auto"/>
          </w:tcPr>
          <w:p w14:paraId="20151A9D"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0206F">
              <w:rPr>
                <w:sz w:val="18"/>
                <w:szCs w:val="18"/>
              </w:rPr>
              <w:t>31464238</w:t>
            </w:r>
          </w:p>
        </w:tc>
        <w:tc>
          <w:tcPr>
            <w:tcW w:w="0" w:type="auto"/>
          </w:tcPr>
          <w:p w14:paraId="64AABC8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8E6533" w:rsidRPr="00F0206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8E6533" w:rsidRPr="0001000C" w14:paraId="211336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8E6533" w:rsidRPr="003C16C4" w:rsidRDefault="008E6533"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03651D2A" w14:textId="77777777" w:rsidR="008E6533" w:rsidRPr="00541DF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A4082">
              <w:rPr>
                <w:sz w:val="18"/>
                <w:szCs w:val="18"/>
              </w:rPr>
              <w:t>21617086</w:t>
            </w:r>
          </w:p>
        </w:tc>
        <w:tc>
          <w:tcPr>
            <w:tcW w:w="0" w:type="auto"/>
          </w:tcPr>
          <w:p w14:paraId="591C7C6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8E6533" w:rsidRPr="00F308B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AEB5471" w14:textId="148FF97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8E6533" w:rsidRPr="0001000C" w14:paraId="6535833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5A84EB04"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35483">
              <w:rPr>
                <w:sz w:val="18"/>
                <w:szCs w:val="18"/>
              </w:rPr>
              <w:t>20110249</w:t>
            </w:r>
          </w:p>
        </w:tc>
        <w:tc>
          <w:tcPr>
            <w:tcW w:w="0" w:type="auto"/>
          </w:tcPr>
          <w:p w14:paraId="3838EEC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8E6533" w:rsidRPr="0001000C" w14:paraId="44C087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8E6533" w:rsidRPr="003A2BEF" w:rsidRDefault="008E6533"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28001BC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20110249</w:t>
            </w:r>
          </w:p>
        </w:tc>
        <w:tc>
          <w:tcPr>
            <w:tcW w:w="0" w:type="auto"/>
          </w:tcPr>
          <w:p w14:paraId="273700E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8E6533" w:rsidRPr="0094753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5FFDE3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8E6533" w:rsidRDefault="008E6533"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76039CFE"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434F">
              <w:rPr>
                <w:sz w:val="18"/>
                <w:szCs w:val="18"/>
              </w:rPr>
              <w:t>26493621</w:t>
            </w:r>
          </w:p>
        </w:tc>
        <w:tc>
          <w:tcPr>
            <w:tcW w:w="0" w:type="auto"/>
          </w:tcPr>
          <w:p w14:paraId="03AAC1B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8E6533" w:rsidRPr="00B92EE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8E6533" w:rsidRPr="00DF31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8E6533" w:rsidRPr="0001000C" w14:paraId="733FA57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D49EF" w14:textId="77777777" w:rsidR="008E6533" w:rsidRDefault="008E6533" w:rsidP="00681752">
            <w:pPr>
              <w:jc w:val="center"/>
              <w:rPr>
                <w:sz w:val="18"/>
                <w:szCs w:val="18"/>
              </w:rPr>
            </w:pPr>
            <w:proofErr w:type="spellStart"/>
            <w:r>
              <w:rPr>
                <w:sz w:val="18"/>
                <w:szCs w:val="18"/>
                <w:lang w:eastAsia="ja-JP"/>
              </w:rPr>
              <w:t>Fusaro</w:t>
            </w:r>
            <w:proofErr w:type="spellEnd"/>
            <w:r>
              <w:rPr>
                <w:sz w:val="18"/>
                <w:szCs w:val="18"/>
                <w:lang w:eastAsia="ja-JP"/>
              </w:rPr>
              <w:t xml:space="preserve"> </w:t>
            </w:r>
            <w:r w:rsidRPr="00687D94">
              <w:rPr>
                <w:i/>
                <w:sz w:val="18"/>
                <w:szCs w:val="18"/>
              </w:rPr>
              <w:t>et al.</w:t>
            </w:r>
          </w:p>
        </w:tc>
        <w:tc>
          <w:tcPr>
            <w:tcW w:w="0" w:type="auto"/>
          </w:tcPr>
          <w:p w14:paraId="070A4120" w14:textId="77777777" w:rsidR="008E6533" w:rsidRPr="0035303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rPr>
              <w:t>24897402</w:t>
            </w:r>
          </w:p>
        </w:tc>
        <w:tc>
          <w:tcPr>
            <w:tcW w:w="0" w:type="auto"/>
          </w:tcPr>
          <w:p w14:paraId="2F7120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1F0DBE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302FF92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B76A3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169D2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63C0B3D5" w14:textId="77777777" w:rsidR="008E6533" w:rsidRPr="0035303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72BFEF6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0" w:type="auto"/>
          </w:tcPr>
          <w:p w14:paraId="4851553B" w14:textId="37E8954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11)","plainTextFormattedCitation":"(111)","previouslyFormattedCitation":"(11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11)</w:t>
            </w:r>
            <w:r>
              <w:rPr>
                <w:sz w:val="18"/>
                <w:szCs w:val="18"/>
                <w:lang w:eastAsia="ja-JP"/>
              </w:rPr>
              <w:fldChar w:fldCharType="end"/>
            </w:r>
          </w:p>
        </w:tc>
      </w:tr>
      <w:tr w:rsidR="008E6533" w:rsidRPr="0001000C" w14:paraId="14D7D6B9"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8E6533" w:rsidRPr="0001000C" w:rsidRDefault="008E6533"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085FF800"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0" w:type="auto"/>
            <w:shd w:val="clear" w:color="auto" w:fill="E7E6E6" w:themeFill="background2"/>
          </w:tcPr>
          <w:p w14:paraId="64B9BA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8E6533" w:rsidRPr="00883DCA"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8E6533" w:rsidRPr="00883DCA"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8E6533" w:rsidRPr="0001000C" w14:paraId="40CD935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8E6533" w:rsidRPr="00363928" w:rsidRDefault="008E6533" w:rsidP="00681752">
            <w:pPr>
              <w:jc w:val="center"/>
              <w:rPr>
                <w:sz w:val="18"/>
                <w:szCs w:val="18"/>
              </w:rPr>
            </w:pPr>
            <w:proofErr w:type="spellStart"/>
            <w:r>
              <w:rPr>
                <w:sz w:val="18"/>
                <w:szCs w:val="18"/>
              </w:rPr>
              <w:lastRenderedPageBreak/>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5A4A821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63928">
              <w:rPr>
                <w:sz w:val="18"/>
                <w:szCs w:val="18"/>
              </w:rPr>
              <w:t>32033584</w:t>
            </w:r>
          </w:p>
        </w:tc>
        <w:tc>
          <w:tcPr>
            <w:tcW w:w="0" w:type="auto"/>
            <w:shd w:val="clear" w:color="auto" w:fill="E7E6E6" w:themeFill="background2"/>
          </w:tcPr>
          <w:p w14:paraId="776ED5D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8E6533" w:rsidRPr="0001000C" w14:paraId="130065B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8E6533" w:rsidRPr="0001000C" w:rsidRDefault="008E6533"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38FFDF6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63928">
              <w:rPr>
                <w:sz w:val="18"/>
                <w:szCs w:val="18"/>
              </w:rPr>
              <w:t>32033584</w:t>
            </w:r>
          </w:p>
        </w:tc>
        <w:tc>
          <w:tcPr>
            <w:tcW w:w="0" w:type="auto"/>
            <w:shd w:val="clear" w:color="auto" w:fill="E7E6E6" w:themeFill="background2"/>
          </w:tcPr>
          <w:p w14:paraId="4B295AB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E6533" w:rsidRPr="0001000C" w14:paraId="0C089255"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BA442" w14:textId="77777777" w:rsidR="008E6533" w:rsidRPr="003A2BEF" w:rsidRDefault="008E6533" w:rsidP="0068175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1DE92BFB"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55E0">
              <w:rPr>
                <w:sz w:val="18"/>
                <w:szCs w:val="18"/>
              </w:rPr>
              <w:t>26298279</w:t>
            </w:r>
          </w:p>
        </w:tc>
        <w:tc>
          <w:tcPr>
            <w:tcW w:w="0" w:type="auto"/>
          </w:tcPr>
          <w:p w14:paraId="1548F1E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A753430" w14:textId="77777777" w:rsidR="008E6533" w:rsidRPr="009E55E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D5FE6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131257F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41C633E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C18765" w14:textId="77777777" w:rsidR="008E6533" w:rsidRPr="0093548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7A74182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52CFE171" w14:textId="434C551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8E6533" w:rsidRPr="0001000C" w14:paraId="149B6DD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FE27808" w14:textId="77777777" w:rsidR="008E6533" w:rsidRPr="003A2BEF" w:rsidRDefault="008E6533" w:rsidP="0068175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6E23AABD"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55E0">
              <w:rPr>
                <w:sz w:val="18"/>
                <w:szCs w:val="18"/>
              </w:rPr>
              <w:t>26298279</w:t>
            </w:r>
          </w:p>
        </w:tc>
        <w:tc>
          <w:tcPr>
            <w:tcW w:w="0" w:type="auto"/>
          </w:tcPr>
          <w:p w14:paraId="6959FAB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F4013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E07B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0E6C8E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B746C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2209F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5EE631B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400ED8A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65F2B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8E6533" w:rsidRPr="00EC0222" w:rsidRDefault="008E6533" w:rsidP="00681752">
            <w:pPr>
              <w:jc w:val="center"/>
              <w:rPr>
                <w:sz w:val="18"/>
                <w:szCs w:val="18"/>
              </w:rPr>
            </w:pPr>
            <w:r>
              <w:rPr>
                <w:sz w:val="18"/>
                <w:szCs w:val="18"/>
              </w:rPr>
              <w:t xml:space="preserve">Gross </w:t>
            </w:r>
            <w:r w:rsidRPr="00D73E87">
              <w:rPr>
                <w:i/>
                <w:sz w:val="18"/>
                <w:szCs w:val="18"/>
              </w:rPr>
              <w:t>et al.</w:t>
            </w:r>
          </w:p>
        </w:tc>
        <w:tc>
          <w:tcPr>
            <w:tcW w:w="0" w:type="auto"/>
          </w:tcPr>
          <w:p w14:paraId="4952E24A" w14:textId="77777777" w:rsidR="008E6533" w:rsidRPr="00EC022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3E87">
              <w:rPr>
                <w:sz w:val="18"/>
                <w:szCs w:val="18"/>
              </w:rPr>
              <w:t>17699396</w:t>
            </w:r>
          </w:p>
        </w:tc>
        <w:tc>
          <w:tcPr>
            <w:tcW w:w="0" w:type="auto"/>
          </w:tcPr>
          <w:p w14:paraId="0BC0049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w:t>
            </w:r>
          </w:p>
        </w:tc>
        <w:tc>
          <w:tcPr>
            <w:tcW w:w="0" w:type="auto"/>
          </w:tcPr>
          <w:p w14:paraId="607C777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200A21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 5D</w:t>
            </w:r>
          </w:p>
        </w:tc>
        <w:tc>
          <w:tcPr>
            <w:tcW w:w="0" w:type="auto"/>
          </w:tcPr>
          <w:p w14:paraId="0D57489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888827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024FF2"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thickness β = 0.068, 95% CI 0.009 to 0.071, p = 0.666</w:t>
            </w:r>
          </w:p>
          <w:p w14:paraId="6BC1D7A5"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thickness β = 0.041, 95% CI 0.303 to 0.233, p = 0.792</w:t>
            </w:r>
          </w:p>
          <w:p w14:paraId="067AC1E4"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area β = 0.084, 95% CI 0.609 to 0.346, p = 0.581</w:t>
            </w:r>
          </w:p>
          <w:p w14:paraId="2E6CFF80"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area β = 0.1, 95% CI 0.609 to 0.346, p = 0.524</w:t>
            </w:r>
          </w:p>
          <w:p w14:paraId="2692A9C4"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laque area β = 0.075, 95% CI 0.216 to 0.37, p = 0.598</w:t>
            </w:r>
          </w:p>
          <w:p w14:paraId="63879CFE"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 β = 0.035, 95% CI 1.437 to 1.827, p = 0.811</w:t>
            </w:r>
          </w:p>
          <w:p w14:paraId="649E9F7A"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lumen + intima β = 0.055, 95% CI 0.077 to 0.111, p = 0.715</w:t>
            </w:r>
          </w:p>
          <w:p w14:paraId="3458F80B"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lastRenderedPageBreak/>
              <w:t>C5b-9 media β = 0.09, 95% CI 0.31 to 0.558, p = 0.567</w:t>
            </w:r>
          </w:p>
          <w:p w14:paraId="2C82D15A"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8E6533" w:rsidRPr="00A004C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8E6533" w:rsidRPr="0001000C" w14:paraId="5CF9C9E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8E6533" w:rsidRPr="003B13B1" w:rsidRDefault="008E6533" w:rsidP="00681752">
            <w:pPr>
              <w:jc w:val="center"/>
              <w:rPr>
                <w:sz w:val="18"/>
                <w:szCs w:val="18"/>
              </w:rPr>
            </w:pPr>
            <w:r>
              <w:rPr>
                <w:sz w:val="18"/>
                <w:szCs w:val="18"/>
              </w:rPr>
              <w:lastRenderedPageBreak/>
              <w:t xml:space="preserve">Gruppen </w:t>
            </w:r>
            <w:r w:rsidRPr="00272DEE">
              <w:rPr>
                <w:i/>
                <w:sz w:val="18"/>
                <w:szCs w:val="18"/>
              </w:rPr>
              <w:t>et al.</w:t>
            </w:r>
          </w:p>
        </w:tc>
        <w:tc>
          <w:tcPr>
            <w:tcW w:w="0" w:type="auto"/>
          </w:tcPr>
          <w:p w14:paraId="036AD81E" w14:textId="77777777" w:rsidR="008E6533" w:rsidRPr="003B13B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78BF">
              <w:rPr>
                <w:sz w:val="18"/>
                <w:szCs w:val="18"/>
              </w:rPr>
              <w:t>12631088</w:t>
            </w:r>
          </w:p>
        </w:tc>
        <w:tc>
          <w:tcPr>
            <w:tcW w:w="0" w:type="auto"/>
          </w:tcPr>
          <w:p w14:paraId="34F198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utch</w:t>
            </w:r>
          </w:p>
        </w:tc>
        <w:tc>
          <w:tcPr>
            <w:tcW w:w="0" w:type="auto"/>
          </w:tcPr>
          <w:p w14:paraId="336775F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2325AED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7B06E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468098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w:t>
            </w:r>
          </w:p>
        </w:tc>
        <w:tc>
          <w:tcPr>
            <w:tcW w:w="0" w:type="auto"/>
          </w:tcPr>
          <w:p w14:paraId="1575A2F8" w14:textId="29D9C10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8E6533" w:rsidRPr="0001000C" w14:paraId="3D05CFA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8E6533" w:rsidRPr="003B13B1" w:rsidRDefault="008E6533" w:rsidP="00681752">
            <w:pPr>
              <w:jc w:val="center"/>
              <w:rPr>
                <w:sz w:val="18"/>
                <w:szCs w:val="18"/>
              </w:rPr>
            </w:pPr>
            <w:r>
              <w:rPr>
                <w:sz w:val="18"/>
                <w:szCs w:val="18"/>
              </w:rPr>
              <w:t xml:space="preserve">Gruppen </w:t>
            </w:r>
            <w:r w:rsidRPr="00272DEE">
              <w:rPr>
                <w:i/>
                <w:sz w:val="18"/>
                <w:szCs w:val="18"/>
              </w:rPr>
              <w:t>et al.</w:t>
            </w:r>
          </w:p>
        </w:tc>
        <w:tc>
          <w:tcPr>
            <w:tcW w:w="0" w:type="auto"/>
          </w:tcPr>
          <w:p w14:paraId="0BBDCFB9" w14:textId="77777777" w:rsidR="008E6533" w:rsidRPr="003B13B1"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A78BF">
              <w:rPr>
                <w:sz w:val="18"/>
                <w:szCs w:val="18"/>
              </w:rPr>
              <w:t>12631088</w:t>
            </w:r>
          </w:p>
        </w:tc>
        <w:tc>
          <w:tcPr>
            <w:tcW w:w="0" w:type="auto"/>
          </w:tcPr>
          <w:p w14:paraId="0BD6A3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42C8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00FB0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B1BC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477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B70D986" w14:textId="77777777" w:rsidR="008E6533" w:rsidRPr="0001017B"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5C50E2AB"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8E6533" w:rsidRPr="00020E70" w:rsidRDefault="008E6533"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3712E71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20E70">
              <w:rPr>
                <w:sz w:val="18"/>
                <w:szCs w:val="18"/>
              </w:rPr>
              <w:t>25479288</w:t>
            </w:r>
          </w:p>
        </w:tc>
        <w:tc>
          <w:tcPr>
            <w:tcW w:w="0" w:type="auto"/>
            <w:shd w:val="clear" w:color="auto" w:fill="E7E6E6" w:themeFill="background2"/>
          </w:tcPr>
          <w:p w14:paraId="6B390B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8E6533" w:rsidRPr="0001000C" w14:paraId="70DA0D1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8E6533" w:rsidRPr="006C4DC8" w:rsidRDefault="008E6533" w:rsidP="00681752">
            <w:pPr>
              <w:jc w:val="center"/>
              <w:rPr>
                <w:sz w:val="18"/>
                <w:szCs w:val="18"/>
              </w:rPr>
            </w:pPr>
            <w:r w:rsidRPr="00935075">
              <w:rPr>
                <w:sz w:val="18"/>
                <w:szCs w:val="18"/>
              </w:rPr>
              <w:t xml:space="preserve">Ho </w:t>
            </w:r>
            <w:r>
              <w:rPr>
                <w:sz w:val="18"/>
                <w:szCs w:val="18"/>
              </w:rPr>
              <w:t>et al.</w:t>
            </w:r>
          </w:p>
        </w:tc>
        <w:tc>
          <w:tcPr>
            <w:tcW w:w="0" w:type="auto"/>
          </w:tcPr>
          <w:p w14:paraId="01FB0DD3"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A98">
              <w:rPr>
                <w:sz w:val="18"/>
                <w:szCs w:val="18"/>
              </w:rPr>
              <w:t>31477034</w:t>
            </w:r>
          </w:p>
        </w:tc>
        <w:tc>
          <w:tcPr>
            <w:tcW w:w="0" w:type="auto"/>
          </w:tcPr>
          <w:p w14:paraId="174DFB0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5A3BE7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5CECF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F357F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4781C7B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8E6533" w:rsidRPr="0001000C" w14:paraId="41AEA20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7E18E1ED"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0" w:type="auto"/>
          </w:tcPr>
          <w:p w14:paraId="1BA046B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EC4EF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42153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86A2B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111E3C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495DE73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327B5D14" w14:textId="2B90E8C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8E6533" w:rsidRPr="0001000C" w14:paraId="258700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8E6533" w:rsidRPr="00771035" w:rsidRDefault="008E6533"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07E592E"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0" w:type="auto"/>
          </w:tcPr>
          <w:p w14:paraId="6A302DE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5EAC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07991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890CB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BA21B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AB999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F80FE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0F05462E"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5A3F68B3" w14:textId="77777777" w:rsidR="008E6533" w:rsidRPr="00CF2DA9"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F7482">
              <w:rPr>
                <w:sz w:val="18"/>
                <w:szCs w:val="18"/>
              </w:rPr>
              <w:t>15490400</w:t>
            </w:r>
          </w:p>
        </w:tc>
        <w:tc>
          <w:tcPr>
            <w:tcW w:w="0" w:type="auto"/>
          </w:tcPr>
          <w:p w14:paraId="4DA087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2735A8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E63F64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BEC05D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4</w:t>
            </w:r>
          </w:p>
        </w:tc>
        <w:tc>
          <w:tcPr>
            <w:tcW w:w="0" w:type="auto"/>
          </w:tcPr>
          <w:p w14:paraId="48A7FEB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8E6533" w:rsidRPr="00AC0F80"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8E6533" w:rsidRPr="0001000C" w14:paraId="0D62384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8E6533" w:rsidRPr="00CF2DA9" w:rsidRDefault="008E6533" w:rsidP="00681752">
            <w:pPr>
              <w:jc w:val="center"/>
              <w:rPr>
                <w:sz w:val="18"/>
                <w:szCs w:val="18"/>
              </w:rPr>
            </w:pPr>
            <w:r>
              <w:rPr>
                <w:sz w:val="18"/>
                <w:szCs w:val="18"/>
              </w:rPr>
              <w:t xml:space="preserve">Ishimura </w:t>
            </w:r>
            <w:r w:rsidRPr="004F7482">
              <w:rPr>
                <w:i/>
                <w:sz w:val="18"/>
                <w:szCs w:val="18"/>
              </w:rPr>
              <w:t>et al.</w:t>
            </w:r>
          </w:p>
        </w:tc>
        <w:tc>
          <w:tcPr>
            <w:tcW w:w="0" w:type="auto"/>
          </w:tcPr>
          <w:p w14:paraId="46D5CB9B" w14:textId="77777777" w:rsidR="008E6533" w:rsidRPr="00CF2DA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F7482">
              <w:rPr>
                <w:sz w:val="18"/>
                <w:szCs w:val="18"/>
              </w:rPr>
              <w:t>15490400</w:t>
            </w:r>
          </w:p>
        </w:tc>
        <w:tc>
          <w:tcPr>
            <w:tcW w:w="0" w:type="auto"/>
          </w:tcPr>
          <w:p w14:paraId="12F0CCD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EFB55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0CA4E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1EBA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DE4FB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A5630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854434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8E6533" w:rsidRPr="00882339" w:rsidRDefault="008E6533"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658DC2E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0" w:type="auto"/>
            <w:shd w:val="clear" w:color="auto" w:fill="E7E6E6" w:themeFill="background2"/>
          </w:tcPr>
          <w:p w14:paraId="0A7B1B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8E6533" w:rsidRPr="0001000C" w14:paraId="5152FFF1"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8E6533" w:rsidRPr="00893BF2" w:rsidRDefault="008E6533"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739AD2B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0" w:type="auto"/>
            <w:shd w:val="clear" w:color="auto" w:fill="E7E6E6" w:themeFill="background2"/>
          </w:tcPr>
          <w:p w14:paraId="15925F0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8E6533" w:rsidRPr="0001000C" w14:paraId="2AB1DD7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8E6533" w:rsidRPr="000A3DEB" w:rsidRDefault="008E6533" w:rsidP="00681752">
            <w:pPr>
              <w:jc w:val="center"/>
              <w:rPr>
                <w:sz w:val="18"/>
                <w:szCs w:val="18"/>
              </w:rPr>
            </w:pPr>
            <w:r>
              <w:rPr>
                <w:sz w:val="18"/>
                <w:szCs w:val="18"/>
              </w:rPr>
              <w:t xml:space="preserve">Jankovic </w:t>
            </w:r>
            <w:r w:rsidRPr="0019367D">
              <w:rPr>
                <w:i/>
                <w:sz w:val="18"/>
                <w:szCs w:val="18"/>
              </w:rPr>
              <w:t>et al.</w:t>
            </w:r>
          </w:p>
        </w:tc>
        <w:tc>
          <w:tcPr>
            <w:tcW w:w="0" w:type="auto"/>
          </w:tcPr>
          <w:p w14:paraId="22B4B7B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25823466</w:t>
            </w:r>
          </w:p>
        </w:tc>
        <w:tc>
          <w:tcPr>
            <w:tcW w:w="0" w:type="auto"/>
          </w:tcPr>
          <w:p w14:paraId="09F912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93441B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4CAAE0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6E8214A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8E6533" w:rsidRPr="00CE2584"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overall calcification</w:t>
            </w:r>
          </w:p>
          <w:p w14:paraId="10664F8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8E6533" w:rsidRPr="0001000C" w14:paraId="15936FE9"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8E6533" w:rsidRPr="009E39F0" w:rsidRDefault="008E6533"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3CB693E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0" w:type="auto"/>
            <w:shd w:val="clear" w:color="auto" w:fill="E7E6E6" w:themeFill="background2"/>
          </w:tcPr>
          <w:p w14:paraId="4356160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1382A227" w14:textId="2353E56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8E6533" w:rsidRPr="0001000C" w14:paraId="754637A9"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8E6533" w:rsidRDefault="008E6533"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2B63D772" w14:textId="77777777" w:rsidR="008E6533" w:rsidRPr="004A541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04D0B9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8E6533" w:rsidRPr="002352D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8E6533" w:rsidRPr="0001000C" w14:paraId="01FB139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D24EF9" w14:textId="77777777" w:rsidR="008E6533" w:rsidRPr="004A5415" w:rsidRDefault="008E6533" w:rsidP="00681752">
            <w:pPr>
              <w:jc w:val="center"/>
              <w:rPr>
                <w:sz w:val="18"/>
                <w:szCs w:val="18"/>
              </w:rPr>
            </w:pPr>
            <w:r>
              <w:rPr>
                <w:sz w:val="18"/>
                <w:szCs w:val="18"/>
              </w:rPr>
              <w:t xml:space="preserve">Jean </w:t>
            </w:r>
            <w:r w:rsidRPr="0019367D">
              <w:rPr>
                <w:i/>
                <w:sz w:val="18"/>
                <w:szCs w:val="18"/>
              </w:rPr>
              <w:t>et al.</w:t>
            </w:r>
          </w:p>
        </w:tc>
        <w:tc>
          <w:tcPr>
            <w:tcW w:w="0" w:type="auto"/>
          </w:tcPr>
          <w:p w14:paraId="1C2C749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0" w:type="auto"/>
          </w:tcPr>
          <w:p w14:paraId="708249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148DD9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736A3D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DC7430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70642F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E8C87C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00419F2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0" w:type="auto"/>
          </w:tcPr>
          <w:p w14:paraId="70838E68" w14:textId="0E1049F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8E6533" w:rsidRPr="0001000C" w14:paraId="3A7AC37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8E6533" w:rsidRDefault="008E6533" w:rsidP="00681752">
            <w:pPr>
              <w:jc w:val="center"/>
              <w:rPr>
                <w:sz w:val="18"/>
                <w:szCs w:val="18"/>
              </w:rPr>
            </w:pPr>
            <w:r>
              <w:rPr>
                <w:sz w:val="18"/>
                <w:szCs w:val="18"/>
              </w:rPr>
              <w:t xml:space="preserve">Jean </w:t>
            </w:r>
            <w:r w:rsidRPr="00567F04">
              <w:rPr>
                <w:i/>
                <w:sz w:val="18"/>
                <w:szCs w:val="18"/>
              </w:rPr>
              <w:t>et al.</w:t>
            </w:r>
          </w:p>
        </w:tc>
        <w:tc>
          <w:tcPr>
            <w:tcW w:w="0" w:type="auto"/>
          </w:tcPr>
          <w:p w14:paraId="2507106C" w14:textId="77777777" w:rsidR="008E6533" w:rsidRPr="00567F04"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54A81">
              <w:rPr>
                <w:sz w:val="18"/>
                <w:szCs w:val="18"/>
              </w:rPr>
              <w:t>22584463</w:t>
            </w:r>
          </w:p>
        </w:tc>
        <w:tc>
          <w:tcPr>
            <w:tcW w:w="0" w:type="auto"/>
          </w:tcPr>
          <w:p w14:paraId="1B0DC15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9BE489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13F2E4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83300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07AE7C3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BE1064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 xml:space="preserve">pelvis, profile lumbar and knee, </w:t>
            </w:r>
            <w:r w:rsidRPr="00154A81">
              <w:rPr>
                <w:sz w:val="18"/>
                <w:szCs w:val="18"/>
              </w:rPr>
              <w:lastRenderedPageBreak/>
              <w:t>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E6533" w:rsidRPr="0001000C" w14:paraId="43B0BB4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A96867" w14:textId="77777777" w:rsidR="008E6533" w:rsidRPr="00771035" w:rsidRDefault="008E6533"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816E56D"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0" w:type="auto"/>
          </w:tcPr>
          <w:p w14:paraId="716C4E4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304D9A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C1EDB4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6CECCB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569082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00F83D5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4E55CDC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4CC52F34" w14:textId="1E19688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8E6533" w:rsidRPr="0001000C" w14:paraId="1ED25F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E0C6C86" w14:textId="77777777" w:rsidR="008E6533" w:rsidRPr="00771035" w:rsidRDefault="008E6533"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6DAC4E8F"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0" w:type="auto"/>
          </w:tcPr>
          <w:p w14:paraId="064EA3C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EE15C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C6899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999AA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CF046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E900C5" w14:textId="77777777" w:rsidR="008E6533" w:rsidRPr="00D30776"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48CF4A2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535B8F2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90C49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0568451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8E6533" w:rsidRPr="00771035" w:rsidRDefault="008E6533"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7EA56EDA"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6554319</w:t>
            </w:r>
          </w:p>
        </w:tc>
        <w:tc>
          <w:tcPr>
            <w:tcW w:w="0" w:type="auto"/>
            <w:shd w:val="clear" w:color="auto" w:fill="E7E6E6" w:themeFill="background2"/>
          </w:tcPr>
          <w:p w14:paraId="2B9AAD8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8E6533" w:rsidRPr="0001000C" w14:paraId="6D5E7DD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C304134" w14:textId="77777777" w:rsidR="008E6533" w:rsidRPr="00771035" w:rsidRDefault="008E6533" w:rsidP="0068175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32422F4C"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rPr>
              <w:t>20576822</w:t>
            </w:r>
          </w:p>
        </w:tc>
        <w:tc>
          <w:tcPr>
            <w:tcW w:w="0" w:type="auto"/>
          </w:tcPr>
          <w:p w14:paraId="301D546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703C769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A9E8A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F2F40B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22D397E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A76914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21B0BC1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142BBF81" w14:textId="15DDBF58"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24)","plainTextFormattedCitation":"(124)","previouslyFormattedCitation":"(131)"},"properties":{"noteIndex":0},"schema":"https://github.com/citation-style-language/schema/raw/master/csl-citation.json"}</w:instrText>
            </w:r>
            <w:r w:rsidRPr="00D749C6">
              <w:rPr>
                <w:sz w:val="18"/>
                <w:szCs w:val="18"/>
              </w:rPr>
              <w:fldChar w:fldCharType="separate"/>
            </w:r>
            <w:r w:rsidRPr="008E6533">
              <w:rPr>
                <w:noProof/>
                <w:sz w:val="18"/>
                <w:szCs w:val="18"/>
                <w:lang w:eastAsia="ja-JP"/>
              </w:rPr>
              <w:t>(124)</w:t>
            </w:r>
            <w:r w:rsidRPr="00D749C6">
              <w:rPr>
                <w:sz w:val="18"/>
                <w:szCs w:val="18"/>
              </w:rPr>
              <w:fldChar w:fldCharType="end"/>
            </w:r>
          </w:p>
        </w:tc>
      </w:tr>
      <w:tr w:rsidR="008E6533" w:rsidRPr="0001000C" w14:paraId="3D97013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EBA55" w14:textId="77777777" w:rsidR="008E6533" w:rsidRPr="00771035" w:rsidRDefault="008E6533" w:rsidP="0068175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190F3A41"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0" w:type="auto"/>
          </w:tcPr>
          <w:p w14:paraId="783A8E4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7027C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B216B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1E513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1E39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85E09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100643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649AE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D4B425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2D5CAB8" w14:textId="77777777" w:rsidR="008E6533" w:rsidRPr="006943F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24F4">
              <w:rPr>
                <w:sz w:val="18"/>
                <w:szCs w:val="18"/>
              </w:rPr>
              <w:t>19692998</w:t>
            </w:r>
          </w:p>
        </w:tc>
        <w:tc>
          <w:tcPr>
            <w:tcW w:w="0" w:type="auto"/>
          </w:tcPr>
          <w:p w14:paraId="1ECED188" w14:textId="74E3A78B"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E6533">
              <w:rPr>
                <w:sz w:val="18"/>
                <w:szCs w:val="18"/>
              </w:rPr>
              <w:t xml:space="preserve"> (MESA study)</w:t>
            </w:r>
          </w:p>
        </w:tc>
        <w:tc>
          <w:tcPr>
            <w:tcW w:w="0" w:type="auto"/>
          </w:tcPr>
          <w:p w14:paraId="7F491C5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32D0BF1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D40E4CD"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w:t>
            </w:r>
          </w:p>
        </w:tc>
        <w:tc>
          <w:tcPr>
            <w:tcW w:w="0" w:type="auto"/>
          </w:tcPr>
          <w:p w14:paraId="0D964C77"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8E6533" w:rsidRPr="0001000C" w14:paraId="4CE27DC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8E6533" w:rsidRDefault="008E6533"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30B93780" w14:textId="77777777" w:rsidR="008E6533" w:rsidRPr="006943F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24F4">
              <w:rPr>
                <w:sz w:val="18"/>
                <w:szCs w:val="18"/>
              </w:rPr>
              <w:t>19692998</w:t>
            </w:r>
          </w:p>
        </w:tc>
        <w:tc>
          <w:tcPr>
            <w:tcW w:w="0" w:type="auto"/>
          </w:tcPr>
          <w:p w14:paraId="4C92EC7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8739B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BE3E8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71B675"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71722F" w14:textId="77777777" w:rsidR="008E6533" w:rsidRPr="00C51CE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2363A1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0CBC6D2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8E6533" w:rsidRPr="001367ED" w:rsidRDefault="008E6533" w:rsidP="00681752">
            <w:pPr>
              <w:jc w:val="center"/>
              <w:rPr>
                <w:sz w:val="18"/>
                <w:szCs w:val="18"/>
              </w:rPr>
            </w:pPr>
            <w:r>
              <w:rPr>
                <w:sz w:val="18"/>
                <w:szCs w:val="18"/>
              </w:rPr>
              <w:t xml:space="preserve">Komatsu </w:t>
            </w:r>
            <w:r w:rsidRPr="0019367D">
              <w:rPr>
                <w:i/>
                <w:sz w:val="18"/>
                <w:szCs w:val="18"/>
              </w:rPr>
              <w:t>et al.</w:t>
            </w:r>
          </w:p>
        </w:tc>
        <w:tc>
          <w:tcPr>
            <w:tcW w:w="0" w:type="auto"/>
          </w:tcPr>
          <w:p w14:paraId="499633A6"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0" w:type="auto"/>
          </w:tcPr>
          <w:p w14:paraId="2248322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6B913F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54049C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E5BC0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30FF1F1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138D7D2" w14:textId="3B302612"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8E6533" w:rsidRPr="0001000C" w14:paraId="2CD26B8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8E6533" w:rsidRPr="006D7EA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02F698C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50253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22B1ADA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55F4F9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47BF8C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23034C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E6533" w:rsidRPr="0001000C" w14:paraId="4E38849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4ED8D90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0BB0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8F287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10829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EFCD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E705C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D62B5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 xml:space="preserve">score value but had no significant association with the following </w:t>
            </w:r>
            <w:r w:rsidRPr="00461B09">
              <w:rPr>
                <w:sz w:val="18"/>
                <w:szCs w:val="18"/>
              </w:rPr>
              <w:lastRenderedPageBreak/>
              <w:t>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B39A6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2E9F74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8E6533" w:rsidRPr="0001000C" w:rsidRDefault="008E6533"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390BBB2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17DF0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8D4B051"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CEEE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E65888"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8DF24D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95E264" w14:textId="77777777" w:rsidR="008E6533" w:rsidRPr="00461B0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781AE154"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434CE6"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21E1AEB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8E6533" w:rsidRDefault="008E6533" w:rsidP="00681752">
            <w:pPr>
              <w:jc w:val="center"/>
              <w:rPr>
                <w:sz w:val="18"/>
                <w:szCs w:val="18"/>
              </w:rPr>
            </w:pPr>
            <w:r>
              <w:rPr>
                <w:sz w:val="18"/>
                <w:szCs w:val="18"/>
              </w:rPr>
              <w:t xml:space="preserve">Maia </w:t>
            </w:r>
            <w:r w:rsidRPr="006943FE">
              <w:rPr>
                <w:i/>
                <w:sz w:val="18"/>
                <w:szCs w:val="18"/>
              </w:rPr>
              <w:t>et al.</w:t>
            </w:r>
          </w:p>
        </w:tc>
        <w:tc>
          <w:tcPr>
            <w:tcW w:w="0" w:type="auto"/>
          </w:tcPr>
          <w:p w14:paraId="076D1BBF" w14:textId="77777777" w:rsidR="008E6533" w:rsidRPr="00D102F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43FE">
              <w:rPr>
                <w:sz w:val="18"/>
                <w:szCs w:val="18"/>
              </w:rPr>
              <w:t>29880286</w:t>
            </w:r>
          </w:p>
        </w:tc>
        <w:tc>
          <w:tcPr>
            <w:tcW w:w="0" w:type="auto"/>
          </w:tcPr>
          <w:p w14:paraId="7FCE215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21E1CDD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EA3673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DBC3B5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093E659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8E6533" w:rsidRPr="0001000C" w14:paraId="5B4FCF3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8E6533" w:rsidRPr="00851A91" w:rsidRDefault="008E6533"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04AAEC8C"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0" w:type="auto"/>
            <w:shd w:val="clear" w:color="auto" w:fill="E7E6E6" w:themeFill="background2"/>
          </w:tcPr>
          <w:p w14:paraId="2C417C65" w14:textId="5103F065"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shd w:val="clear" w:color="auto" w:fill="E7E6E6" w:themeFill="background2"/>
          </w:tcPr>
          <w:p w14:paraId="674DF7B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8E6533" w:rsidRPr="0001000C" w14:paraId="7B9F611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8E6533" w:rsidRDefault="008E6533"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4990013E" w14:textId="77777777" w:rsidR="008E6533" w:rsidRPr="006943FE"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846A8">
              <w:rPr>
                <w:sz w:val="18"/>
                <w:szCs w:val="18"/>
              </w:rPr>
              <w:t>21944666</w:t>
            </w:r>
          </w:p>
        </w:tc>
        <w:tc>
          <w:tcPr>
            <w:tcW w:w="0" w:type="auto"/>
          </w:tcPr>
          <w:p w14:paraId="348C7F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0D1500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79D0EB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EF97690" w14:textId="77777777" w:rsidR="008E6533" w:rsidRPr="00C51CE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w:t>
            </w:r>
          </w:p>
        </w:tc>
        <w:tc>
          <w:tcPr>
            <w:tcW w:w="0" w:type="auto"/>
          </w:tcPr>
          <w:p w14:paraId="23465AB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8E6533" w:rsidRPr="0001000C" w14:paraId="423359E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8E6533" w:rsidRPr="006154A9" w:rsidRDefault="008E6533" w:rsidP="00681752">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58CC605"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0" w:type="auto"/>
            <w:shd w:val="clear" w:color="auto" w:fill="E7E6E6" w:themeFill="background2"/>
          </w:tcPr>
          <w:p w14:paraId="249580B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8E6533" w:rsidRPr="0001000C" w14:paraId="2A2210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8E6533" w:rsidRDefault="008E6533"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3DAD0EA" w14:textId="77777777" w:rsidR="008E6533" w:rsidRPr="00342F2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6C8D6FE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AFB6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55AD23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83F6C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042814F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0B9E3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E6533" w:rsidRPr="0001000C" w14:paraId="1F8405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8E6533" w:rsidRPr="0065694E" w:rsidRDefault="008E6533"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62D5E5F1" w14:textId="77777777" w:rsidR="008E6533" w:rsidRPr="0065694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F780B">
              <w:rPr>
                <w:sz w:val="18"/>
                <w:szCs w:val="18"/>
              </w:rPr>
              <w:t>20862543</w:t>
            </w:r>
          </w:p>
        </w:tc>
        <w:tc>
          <w:tcPr>
            <w:tcW w:w="0" w:type="auto"/>
          </w:tcPr>
          <w:p w14:paraId="42E33F7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2306AE2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2547DB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67A40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90BA1F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8E6533" w:rsidRPr="0001000C" w14:paraId="29F87A1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8E6533" w:rsidRPr="00DC57A2" w:rsidRDefault="008E6533"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0C4FBD9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0" w:type="auto"/>
            <w:shd w:val="clear" w:color="auto" w:fill="E7E6E6" w:themeFill="background2"/>
          </w:tcPr>
          <w:p w14:paraId="6A2A156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8E6533" w:rsidRPr="0001000C" w14:paraId="047A6D5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8E6533" w:rsidRDefault="008E6533"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2C342F95" w14:textId="77777777" w:rsidR="008E6533" w:rsidRPr="0079434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F2DA9">
              <w:rPr>
                <w:sz w:val="18"/>
                <w:szCs w:val="18"/>
              </w:rPr>
              <w:t>17050630</w:t>
            </w:r>
          </w:p>
        </w:tc>
        <w:tc>
          <w:tcPr>
            <w:tcW w:w="0" w:type="auto"/>
          </w:tcPr>
          <w:p w14:paraId="69123161" w14:textId="69EAD620"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6F29E5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4B1165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w:t>
            </w:r>
          </w:p>
        </w:tc>
        <w:tc>
          <w:tcPr>
            <w:tcW w:w="0" w:type="auto"/>
          </w:tcPr>
          <w:p w14:paraId="38B304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B847F3" w14:textId="77777777" w:rsidR="008E6533" w:rsidRPr="0045773A"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8E6533" w:rsidRPr="0001000C" w14:paraId="48DB9C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1562B434" w14:textId="77777777" w:rsidR="008E6533" w:rsidRPr="003A2BE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B7C39">
              <w:rPr>
                <w:sz w:val="18"/>
                <w:szCs w:val="18"/>
              </w:rPr>
              <w:t>24379691</w:t>
            </w:r>
          </w:p>
        </w:tc>
        <w:tc>
          <w:tcPr>
            <w:tcW w:w="0" w:type="auto"/>
          </w:tcPr>
          <w:p w14:paraId="06A7F30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422251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5CF682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7F5A48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25B5933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8E6533" w:rsidRPr="0001000C" w14:paraId="5B37145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8E6533" w:rsidRPr="003A2BEF" w:rsidRDefault="008E6533"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55DB0940"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B7C39">
              <w:rPr>
                <w:sz w:val="18"/>
                <w:szCs w:val="18"/>
              </w:rPr>
              <w:t>24379691</w:t>
            </w:r>
          </w:p>
        </w:tc>
        <w:tc>
          <w:tcPr>
            <w:tcW w:w="0" w:type="auto"/>
          </w:tcPr>
          <w:p w14:paraId="4EFEC99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87C06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ED0B8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DF36C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44F46A" w14:textId="77777777" w:rsidR="008E6533" w:rsidRPr="008A18D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615FF9" w14:textId="77777777" w:rsidR="008E6533" w:rsidRPr="008B7C39"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45ABA8A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71D64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030ADF1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B139183" w14:textId="77777777" w:rsidR="008E6533" w:rsidRDefault="008E6533" w:rsidP="00681752">
            <w:pPr>
              <w:jc w:val="center"/>
              <w:rPr>
                <w:sz w:val="18"/>
                <w:szCs w:val="18"/>
              </w:rPr>
            </w:pPr>
            <w:r w:rsidRPr="003A2BEF">
              <w:rPr>
                <w:sz w:val="18"/>
                <w:szCs w:val="18"/>
              </w:rPr>
              <w:t xml:space="preserve">Nemeth </w:t>
            </w:r>
            <w:r w:rsidRPr="00687D94">
              <w:rPr>
                <w:i/>
                <w:sz w:val="18"/>
                <w:szCs w:val="18"/>
              </w:rPr>
              <w:t>et al.</w:t>
            </w:r>
          </w:p>
        </w:tc>
        <w:tc>
          <w:tcPr>
            <w:tcW w:w="0" w:type="auto"/>
          </w:tcPr>
          <w:p w14:paraId="68C234DD" w14:textId="77777777" w:rsidR="008E6533" w:rsidRPr="00353036"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A2BEF">
              <w:rPr>
                <w:sz w:val="18"/>
                <w:szCs w:val="18"/>
              </w:rPr>
              <w:t>26459001</w:t>
            </w:r>
          </w:p>
        </w:tc>
        <w:tc>
          <w:tcPr>
            <w:tcW w:w="0" w:type="auto"/>
          </w:tcPr>
          <w:p w14:paraId="7D73003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3FDD0A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DFA614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97389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508064A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8A33788" w14:textId="77777777" w:rsidR="008E6533" w:rsidRPr="00157F9F"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589651D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0" w:type="auto"/>
          </w:tcPr>
          <w:p w14:paraId="19CDB0F8" w14:textId="200A3664"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8E6533" w:rsidRPr="0001000C" w14:paraId="45E5A7C7"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DCD73" w14:textId="77777777" w:rsidR="008E6533" w:rsidRPr="00DF1F50" w:rsidRDefault="008E6533" w:rsidP="00681752">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395F88E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0" w:type="auto"/>
          </w:tcPr>
          <w:p w14:paraId="2114B5E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93358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479A1B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93D8DE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29796EA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297863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7A04BBA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229EEC8D" w14:textId="56E874C3"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8E6533" w:rsidRPr="0001000C" w14:paraId="7363AB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8E6533" w:rsidRDefault="008E6533"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542BB6BD" w14:textId="77777777" w:rsidR="008E6533" w:rsidRPr="00FC108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1DFC">
              <w:rPr>
                <w:sz w:val="18"/>
                <w:szCs w:val="18"/>
              </w:rPr>
              <w:t>25805429</w:t>
            </w:r>
          </w:p>
        </w:tc>
        <w:tc>
          <w:tcPr>
            <w:tcW w:w="0" w:type="auto"/>
          </w:tcPr>
          <w:p w14:paraId="2C0E658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F5A937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0D8DDE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AC5C9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7</w:t>
            </w:r>
          </w:p>
        </w:tc>
        <w:tc>
          <w:tcPr>
            <w:tcW w:w="0" w:type="auto"/>
          </w:tcPr>
          <w:p w14:paraId="40C8556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08146BA" w14:textId="77777777" w:rsidR="008E6533" w:rsidRPr="000C0B1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8E6533" w:rsidRPr="00331DE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using multidetector </w:t>
            </w:r>
            <w:r>
              <w:rPr>
                <w:sz w:val="18"/>
                <w:szCs w:val="18"/>
              </w:rPr>
              <w:lastRenderedPageBreak/>
              <w:t>computed tomography</w:t>
            </w:r>
          </w:p>
        </w:tc>
        <w:tc>
          <w:tcPr>
            <w:tcW w:w="0" w:type="auto"/>
          </w:tcPr>
          <w:p w14:paraId="7934A325" w14:textId="01EFD13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8E6533" w:rsidRPr="0001000C" w14:paraId="50FADFA4"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8E6533" w:rsidRPr="000F33AC" w:rsidRDefault="008E6533"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029FDCA2"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0" w:type="auto"/>
            <w:shd w:val="clear" w:color="auto" w:fill="E7E6E6" w:themeFill="background2"/>
          </w:tcPr>
          <w:p w14:paraId="49DFE3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8E6533" w:rsidRPr="0001000C" w14:paraId="69753C66"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8E6533" w:rsidRPr="004B10A7" w:rsidRDefault="008E6533"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360901C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0" w:type="auto"/>
            <w:shd w:val="clear" w:color="auto" w:fill="E7E6E6" w:themeFill="background2"/>
          </w:tcPr>
          <w:p w14:paraId="12971B7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8E6533" w:rsidRPr="0001000C" w14:paraId="083086C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8E6533" w:rsidRPr="003A2BEF" w:rsidRDefault="008E6533" w:rsidP="00681752">
            <w:pPr>
              <w:jc w:val="center"/>
              <w:rPr>
                <w:sz w:val="18"/>
                <w:szCs w:val="18"/>
              </w:rPr>
            </w:pPr>
            <w:r>
              <w:rPr>
                <w:sz w:val="18"/>
                <w:szCs w:val="18"/>
              </w:rPr>
              <w:t xml:space="preserve">Nitta </w:t>
            </w:r>
            <w:r w:rsidRPr="00687D94">
              <w:rPr>
                <w:i/>
                <w:sz w:val="18"/>
                <w:szCs w:val="18"/>
              </w:rPr>
              <w:t>et al.</w:t>
            </w:r>
          </w:p>
        </w:tc>
        <w:tc>
          <w:tcPr>
            <w:tcW w:w="0" w:type="auto"/>
          </w:tcPr>
          <w:p w14:paraId="40F0CBAC" w14:textId="77777777" w:rsidR="008E6533" w:rsidRPr="003A2BE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30347400</w:t>
            </w:r>
          </w:p>
        </w:tc>
        <w:tc>
          <w:tcPr>
            <w:tcW w:w="0" w:type="auto"/>
          </w:tcPr>
          <w:p w14:paraId="70C260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BFDC2C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01254A7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A5B3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05DBB00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716D4658" w14:textId="336D9BFC"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E6533" w:rsidRPr="0001000C" w14:paraId="3F6AC1E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8E6533" w:rsidRPr="00D31632" w:rsidRDefault="008E6533"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21CD0B68"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1632">
              <w:rPr>
                <w:sz w:val="18"/>
                <w:szCs w:val="18"/>
              </w:rPr>
              <w:t>29558928</w:t>
            </w:r>
          </w:p>
        </w:tc>
        <w:tc>
          <w:tcPr>
            <w:tcW w:w="0" w:type="auto"/>
            <w:shd w:val="clear" w:color="auto" w:fill="E7E6E6" w:themeFill="background2"/>
          </w:tcPr>
          <w:p w14:paraId="523B5D1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8E6533" w:rsidRPr="0001000C" w14:paraId="1CC80010" w14:textId="77777777" w:rsidTr="009C66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8E6533" w:rsidRPr="00311252" w:rsidRDefault="008E6533"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4BE37E85" w14:textId="77777777" w:rsidR="008E6533" w:rsidRPr="0077103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1252">
              <w:rPr>
                <w:sz w:val="18"/>
                <w:szCs w:val="18"/>
              </w:rPr>
              <w:t>11774125</w:t>
            </w:r>
          </w:p>
        </w:tc>
        <w:tc>
          <w:tcPr>
            <w:tcW w:w="0" w:type="auto"/>
            <w:shd w:val="clear" w:color="auto" w:fill="E7E6E6" w:themeFill="background2"/>
          </w:tcPr>
          <w:p w14:paraId="717999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8E6533" w:rsidRPr="0001000C" w14:paraId="6220E8E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FB735FC" w14:textId="77777777" w:rsidR="008E6533" w:rsidRPr="0001000C" w:rsidRDefault="008E6533"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tcPr>
          <w:p w14:paraId="729EEC0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0" w:type="auto"/>
          </w:tcPr>
          <w:p w14:paraId="55D1761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5FAC87B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78DEF06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1BBACFA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68BE1BB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039ABE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1F84526D"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325AD818" w14:textId="3C11D6C2"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8E6533" w:rsidRPr="0001000C" w14:paraId="7F2D049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8E6533" w:rsidRDefault="008E6533"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007C3090"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0" w:type="auto"/>
            <w:shd w:val="clear" w:color="auto" w:fill="E7E6E6" w:themeFill="background2"/>
          </w:tcPr>
          <w:p w14:paraId="375FA3EF" w14:textId="77777777" w:rsidR="008E6533" w:rsidRPr="001D4A6B"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B20D453"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57E6AE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DD8691A"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244D8F9"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8E6533" w:rsidRPr="00E71F11" w:rsidRDefault="008E6533" w:rsidP="00681752">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46066A68" w14:textId="77777777"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C3A98A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8E6533" w:rsidRPr="006C4DC8" w:rsidRDefault="008E6533" w:rsidP="00681752">
            <w:pPr>
              <w:jc w:val="center"/>
              <w:rPr>
                <w:sz w:val="18"/>
                <w:szCs w:val="18"/>
              </w:rPr>
            </w:pPr>
            <w:r>
              <w:rPr>
                <w:sz w:val="18"/>
                <w:szCs w:val="18"/>
              </w:rPr>
              <w:t xml:space="preserve">Porter </w:t>
            </w:r>
            <w:r w:rsidRPr="00687D94">
              <w:rPr>
                <w:i/>
                <w:sz w:val="18"/>
                <w:szCs w:val="18"/>
              </w:rPr>
              <w:t>et al.</w:t>
            </w:r>
          </w:p>
        </w:tc>
        <w:tc>
          <w:tcPr>
            <w:tcW w:w="0" w:type="auto"/>
          </w:tcPr>
          <w:p w14:paraId="3AB84C21" w14:textId="77777777" w:rsidR="008E6533" w:rsidRPr="006C4DC8"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E5AB3">
              <w:rPr>
                <w:sz w:val="18"/>
                <w:szCs w:val="18"/>
              </w:rPr>
              <w:t>17617653</w:t>
            </w:r>
          </w:p>
        </w:tc>
        <w:tc>
          <w:tcPr>
            <w:tcW w:w="0" w:type="auto"/>
          </w:tcPr>
          <w:p w14:paraId="4B4D4EF3" w14:textId="31EC78B5"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6FDAAC9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331D42A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491DF8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6B37F02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6A39290" w14:textId="46A6FBCB"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8E6533" w:rsidRPr="0001000C" w14:paraId="5D7CA02D"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8E6533" w:rsidRPr="00904274" w:rsidRDefault="008E6533" w:rsidP="00681752">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65ED12F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0" w:type="auto"/>
            <w:shd w:val="clear" w:color="auto" w:fill="E7E6E6" w:themeFill="background2"/>
          </w:tcPr>
          <w:p w14:paraId="52FE4E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46985834" w14:textId="2954632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8E6533" w:rsidRPr="0001000C" w14:paraId="2ACA9F58"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8E6533" w:rsidRPr="00EA3005" w:rsidRDefault="008E6533" w:rsidP="00681752">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238DB1AC"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11849871</w:t>
            </w:r>
          </w:p>
        </w:tc>
        <w:tc>
          <w:tcPr>
            <w:tcW w:w="0" w:type="auto"/>
            <w:shd w:val="clear" w:color="auto" w:fill="E7E6E6" w:themeFill="background2"/>
          </w:tcPr>
          <w:p w14:paraId="0DE5CC9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8E6533" w:rsidRPr="0001000C" w14:paraId="2CE6F5D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8E6533" w:rsidRDefault="008E6533" w:rsidP="00681752">
            <w:pPr>
              <w:jc w:val="center"/>
              <w:rPr>
                <w:sz w:val="18"/>
                <w:szCs w:val="18"/>
              </w:rPr>
            </w:pPr>
            <w:r>
              <w:rPr>
                <w:sz w:val="18"/>
                <w:szCs w:val="18"/>
              </w:rPr>
              <w:t xml:space="preserve">Raggi </w:t>
            </w:r>
            <w:r w:rsidRPr="00CE7F78">
              <w:rPr>
                <w:i/>
                <w:sz w:val="18"/>
                <w:szCs w:val="18"/>
              </w:rPr>
              <w:t>et al.</w:t>
            </w:r>
          </w:p>
        </w:tc>
        <w:tc>
          <w:tcPr>
            <w:tcW w:w="0" w:type="auto"/>
          </w:tcPr>
          <w:p w14:paraId="1EED3B5A" w14:textId="77777777" w:rsidR="008E6533" w:rsidRPr="00EA300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0" w:type="auto"/>
          </w:tcPr>
          <w:p w14:paraId="0E0AB6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CE42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9A7A3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4EC6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32481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56E7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1466D20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712DF7" w14:textId="77777777" w:rsidR="008E6533" w:rsidRDefault="008E6533" w:rsidP="00681752">
            <w:pPr>
              <w:jc w:val="cente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17FD2ACF" w14:textId="77777777" w:rsidR="008E6533" w:rsidRPr="00DB67A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6903">
              <w:rPr>
                <w:sz w:val="18"/>
                <w:szCs w:val="18"/>
              </w:rPr>
              <w:t>31368056</w:t>
            </w:r>
          </w:p>
        </w:tc>
        <w:tc>
          <w:tcPr>
            <w:tcW w:w="0" w:type="auto"/>
          </w:tcPr>
          <w:p w14:paraId="6660050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0CAD3EA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6D4A2C9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519E84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495FAA02" w14:textId="77777777" w:rsidR="008E6533" w:rsidRPr="00DB67A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609E3F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747C7C3C" w14:textId="77777777" w:rsidR="008E6533" w:rsidRPr="00DB67A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rinary calcium excretions (UCE)</w:t>
            </w:r>
          </w:p>
        </w:tc>
        <w:tc>
          <w:tcPr>
            <w:tcW w:w="0" w:type="auto"/>
          </w:tcPr>
          <w:p w14:paraId="66B6F877" w14:textId="7B4641C5"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40)","plainTextFormattedCitation":"(140)","previouslyFormattedCitation":"(150)"},"properties":{"noteIndex":0},"schema":"https://github.com/citation-style-language/schema/raw/master/csl-citation.json"}</w:instrText>
            </w:r>
            <w:r>
              <w:rPr>
                <w:sz w:val="18"/>
                <w:szCs w:val="18"/>
              </w:rPr>
              <w:fldChar w:fldCharType="separate"/>
            </w:r>
            <w:r w:rsidRPr="008E6533">
              <w:rPr>
                <w:noProof/>
                <w:sz w:val="18"/>
                <w:szCs w:val="18"/>
              </w:rPr>
              <w:t>(140)</w:t>
            </w:r>
            <w:r>
              <w:rPr>
                <w:sz w:val="18"/>
                <w:szCs w:val="18"/>
              </w:rPr>
              <w:fldChar w:fldCharType="end"/>
            </w:r>
          </w:p>
        </w:tc>
      </w:tr>
      <w:tr w:rsidR="008E6533" w:rsidRPr="0001000C" w14:paraId="344C4B6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8E6533" w:rsidRPr="00BD03D2" w:rsidRDefault="008E6533" w:rsidP="00681752">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0015880C" w14:textId="77777777" w:rsidR="008E6533" w:rsidRPr="00F0206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5510EC8E"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8E6533" w:rsidRPr="00BD03D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8E6533" w:rsidRPr="0001000C" w14:paraId="7F9FB8F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8E6533" w:rsidRPr="00BC5481" w:rsidRDefault="008E6533"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6560CA33"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0" w:type="auto"/>
            <w:shd w:val="clear" w:color="auto" w:fill="E7E6E6" w:themeFill="background2"/>
          </w:tcPr>
          <w:p w14:paraId="4D39F8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8E6533" w:rsidRPr="0001000C" w14:paraId="731FF7D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8E6533" w:rsidRPr="000C436C" w:rsidRDefault="008E6533" w:rsidP="00681752">
            <w:pPr>
              <w:jc w:val="center"/>
              <w:rPr>
                <w:sz w:val="18"/>
                <w:szCs w:val="18"/>
              </w:rPr>
            </w:pPr>
            <w:proofErr w:type="spellStart"/>
            <w:r>
              <w:rPr>
                <w:sz w:val="18"/>
                <w:szCs w:val="18"/>
              </w:rPr>
              <w:lastRenderedPageBreak/>
              <w:t>Schlieper</w:t>
            </w:r>
            <w:proofErr w:type="spellEnd"/>
            <w:r>
              <w:rPr>
                <w:sz w:val="18"/>
                <w:szCs w:val="18"/>
              </w:rPr>
              <w:t xml:space="preserve"> </w:t>
            </w:r>
            <w:r w:rsidRPr="0019367D">
              <w:rPr>
                <w:i/>
                <w:sz w:val="18"/>
                <w:szCs w:val="18"/>
              </w:rPr>
              <w:t>et al.</w:t>
            </w:r>
          </w:p>
        </w:tc>
        <w:tc>
          <w:tcPr>
            <w:tcW w:w="0" w:type="auto"/>
          </w:tcPr>
          <w:p w14:paraId="3BB1BC1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2C8A827F"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BD136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89F663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621EE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CC605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2199D3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8E6533" w:rsidRPr="0001000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8E6533" w:rsidRPr="0001000C" w14:paraId="545B1DE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C741F4B" w14:textId="77777777" w:rsidR="008E6533" w:rsidRPr="00771035" w:rsidRDefault="008E6533" w:rsidP="00681752">
            <w:pPr>
              <w:jc w:val="center"/>
              <w:rPr>
                <w:sz w:val="18"/>
                <w:szCs w:val="18"/>
              </w:rPr>
            </w:pPr>
            <w:r>
              <w:rPr>
                <w:sz w:val="18"/>
                <w:szCs w:val="18"/>
              </w:rPr>
              <w:t xml:space="preserve">Scialla </w:t>
            </w:r>
            <w:r w:rsidRPr="00687D94">
              <w:rPr>
                <w:i/>
                <w:sz w:val="18"/>
                <w:szCs w:val="18"/>
              </w:rPr>
              <w:t>et al.</w:t>
            </w:r>
          </w:p>
        </w:tc>
        <w:tc>
          <w:tcPr>
            <w:tcW w:w="0" w:type="auto"/>
          </w:tcPr>
          <w:p w14:paraId="7DE1439A"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0" w:type="auto"/>
          </w:tcPr>
          <w:p w14:paraId="45EB7676" w14:textId="3017B297"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52C6F1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44AEF0F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65E25E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64E07B9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155E73D6" wp14:editId="638EA3BE">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12F2089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6A3FDC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2EFADFF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696EA274" w14:textId="09DA79C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8E6533" w:rsidRPr="0001000C" w14:paraId="06CED48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8E6533" w:rsidRPr="00EF780B" w:rsidRDefault="008E6533" w:rsidP="00681752">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46FFF65C" w14:textId="77777777" w:rsidR="008E6533" w:rsidRPr="00EF780B"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C0222">
              <w:rPr>
                <w:sz w:val="18"/>
                <w:szCs w:val="18"/>
              </w:rPr>
              <w:t>16647710</w:t>
            </w:r>
          </w:p>
        </w:tc>
        <w:tc>
          <w:tcPr>
            <w:tcW w:w="0" w:type="auto"/>
          </w:tcPr>
          <w:p w14:paraId="649AF6FE" w14:textId="33748D56" w:rsidR="008E6533" w:rsidRDefault="00DA2AD8"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28026AB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FC5567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262F09E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59C65B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assessed with echocardiography</w:t>
            </w:r>
          </w:p>
        </w:tc>
        <w:tc>
          <w:tcPr>
            <w:tcW w:w="0" w:type="auto"/>
          </w:tcPr>
          <w:p w14:paraId="2473BAB7" w14:textId="5DD4C15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8E6533" w:rsidRPr="0001000C" w14:paraId="4E799E5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8E6533" w:rsidRPr="00DC0622" w:rsidRDefault="008E6533" w:rsidP="00681752">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6B17D6D5"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0" w:type="auto"/>
            <w:shd w:val="clear" w:color="auto" w:fill="E7E6E6" w:themeFill="background2"/>
          </w:tcPr>
          <w:p w14:paraId="0C998AD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8E6533" w:rsidRPr="0001000C" w14:paraId="1F1D67B2"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8E6533" w:rsidRDefault="008E6533" w:rsidP="00681752">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6DCE480F" w14:textId="77777777" w:rsidR="008E6533" w:rsidRPr="00F0206F"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1DAF5EB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8E6533" w:rsidRPr="0047213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8E6533" w:rsidRPr="0001000C" w14:paraId="5D5035C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8E6533" w:rsidRPr="00BA368F" w:rsidRDefault="008E6533" w:rsidP="00681752">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D760D9A"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0" w:type="auto"/>
            <w:shd w:val="clear" w:color="auto" w:fill="E7E6E6" w:themeFill="background2"/>
          </w:tcPr>
          <w:p w14:paraId="44F4AF4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in computed tomography</w:t>
            </w:r>
          </w:p>
        </w:tc>
        <w:tc>
          <w:tcPr>
            <w:tcW w:w="0" w:type="auto"/>
            <w:shd w:val="clear" w:color="auto" w:fill="E7E6E6" w:themeFill="background2"/>
          </w:tcPr>
          <w:p w14:paraId="4626E5F1" w14:textId="099034A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8E6533" w:rsidRPr="0001000C" w14:paraId="0257685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2CDED9" w14:textId="77777777" w:rsidR="008E6533" w:rsidRDefault="008E6533" w:rsidP="00681752">
            <w:pPr>
              <w:jc w:val="cente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796E21D1" w14:textId="77777777" w:rsidR="008E6533" w:rsidRPr="0006083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917B3">
              <w:rPr>
                <w:sz w:val="18"/>
                <w:szCs w:val="18"/>
              </w:rPr>
              <w:t>27798199</w:t>
            </w:r>
          </w:p>
        </w:tc>
        <w:tc>
          <w:tcPr>
            <w:tcW w:w="0" w:type="auto"/>
          </w:tcPr>
          <w:p w14:paraId="111439D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4FFC1B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B671B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34FF8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73</w:t>
            </w:r>
          </w:p>
        </w:tc>
        <w:tc>
          <w:tcPr>
            <w:tcW w:w="0" w:type="auto"/>
          </w:tcPr>
          <w:p w14:paraId="733C930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5E2107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7C9FA99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evascularization procedures and death from ischemic limb disease</w:t>
            </w:r>
          </w:p>
        </w:tc>
        <w:tc>
          <w:tcPr>
            <w:tcW w:w="0" w:type="auto"/>
          </w:tcPr>
          <w:p w14:paraId="1439A40E" w14:textId="5C8DD02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45)","plainTextFormattedCitation":"(145)","previouslyFormattedCitation":"(156)"},"properties":{"noteIndex":0},"schema":"https://github.com/citation-style-language/schema/raw/master/csl-citation.json"}</w:instrText>
            </w:r>
            <w:r>
              <w:rPr>
                <w:sz w:val="18"/>
                <w:szCs w:val="18"/>
              </w:rPr>
              <w:fldChar w:fldCharType="separate"/>
            </w:r>
            <w:r w:rsidRPr="008E6533">
              <w:rPr>
                <w:noProof/>
                <w:sz w:val="18"/>
                <w:szCs w:val="18"/>
              </w:rPr>
              <w:t>(145)</w:t>
            </w:r>
            <w:r>
              <w:rPr>
                <w:sz w:val="18"/>
                <w:szCs w:val="18"/>
              </w:rPr>
              <w:fldChar w:fldCharType="end"/>
            </w:r>
          </w:p>
        </w:tc>
      </w:tr>
      <w:tr w:rsidR="008E6533" w:rsidRPr="0001000C" w14:paraId="51C8151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8E6533" w:rsidRDefault="008E6533"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56C4B291"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4981">
              <w:rPr>
                <w:sz w:val="18"/>
                <w:szCs w:val="18"/>
              </w:rPr>
              <w:t>21224493</w:t>
            </w:r>
          </w:p>
        </w:tc>
        <w:tc>
          <w:tcPr>
            <w:tcW w:w="0" w:type="auto"/>
          </w:tcPr>
          <w:p w14:paraId="53034A81" w14:textId="69A645B9" w:rsidR="008E6533" w:rsidRDefault="00DA2AD8"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404E0AE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D0645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492B49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B280F8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8E6533" w:rsidRPr="0001000C" w14:paraId="50DF0F3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8E6533" w:rsidRDefault="008E6533"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798467E9" w14:textId="77777777" w:rsidR="008E6533" w:rsidRPr="008C768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A4981">
              <w:rPr>
                <w:sz w:val="18"/>
                <w:szCs w:val="18"/>
              </w:rPr>
              <w:t>21224493</w:t>
            </w:r>
          </w:p>
        </w:tc>
        <w:tc>
          <w:tcPr>
            <w:tcW w:w="0" w:type="auto"/>
          </w:tcPr>
          <w:p w14:paraId="679358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AD337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9B45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CAE13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2EEFD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lastRenderedPageBreak/>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23D63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65FE7A9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858ADFE" w14:textId="77777777" w:rsidR="008E6533" w:rsidRPr="00383A8C" w:rsidRDefault="008E6533" w:rsidP="00681752">
            <w:pPr>
              <w:jc w:val="center"/>
              <w:rPr>
                <w:sz w:val="18"/>
                <w:szCs w:val="18"/>
              </w:rPr>
            </w:pPr>
            <w:r>
              <w:rPr>
                <w:sz w:val="18"/>
                <w:szCs w:val="18"/>
              </w:rPr>
              <w:t xml:space="preserve">Sumida </w:t>
            </w:r>
            <w:r w:rsidRPr="0019367D">
              <w:rPr>
                <w:i/>
                <w:sz w:val="18"/>
                <w:szCs w:val="18"/>
              </w:rPr>
              <w:t>et al.</w:t>
            </w:r>
          </w:p>
        </w:tc>
        <w:tc>
          <w:tcPr>
            <w:tcW w:w="0" w:type="auto"/>
          </w:tcPr>
          <w:p w14:paraId="1D17B567"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0" w:type="auto"/>
          </w:tcPr>
          <w:p w14:paraId="3196F8E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7D675A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96C5E0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614FD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410EF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E849D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1D64850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0" w:type="auto"/>
          </w:tcPr>
          <w:p w14:paraId="344F6C67" w14:textId="63072425"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sidRPr="002352DD">
              <w:rPr>
                <w:sz w:val="18"/>
                <w:szCs w:val="18"/>
              </w:rPr>
              <w:fldChar w:fldCharType="separate"/>
            </w:r>
            <w:r w:rsidRPr="008E6533">
              <w:rPr>
                <w:noProof/>
                <w:sz w:val="18"/>
                <w:szCs w:val="18"/>
              </w:rPr>
              <w:t>(147)</w:t>
            </w:r>
            <w:r w:rsidRPr="002352DD">
              <w:rPr>
                <w:sz w:val="18"/>
                <w:szCs w:val="18"/>
              </w:rPr>
              <w:fldChar w:fldCharType="end"/>
            </w:r>
          </w:p>
        </w:tc>
      </w:tr>
      <w:tr w:rsidR="008E6533" w:rsidRPr="0001000C" w14:paraId="457A76D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8E6533" w:rsidRDefault="008E6533" w:rsidP="00681752">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5E3C2B38" w14:textId="77777777" w:rsidR="008E6533" w:rsidRPr="00383A8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4552E92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8E6533" w:rsidRPr="00383A8C"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8E6533" w:rsidRPr="002352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8E6533" w:rsidRPr="0001000C" w14:paraId="7F67B5C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8E6533" w:rsidRPr="004408F3" w:rsidRDefault="008E6533" w:rsidP="00681752">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28F98401"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0" w:type="auto"/>
            <w:shd w:val="clear" w:color="auto" w:fill="E7E6E6" w:themeFill="background2"/>
          </w:tcPr>
          <w:p w14:paraId="0749EB1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8E6533" w:rsidRPr="0001000C" w14:paraId="1338464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B60024" w14:textId="77777777" w:rsidR="008E6533" w:rsidRDefault="008E6533" w:rsidP="00681752">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0930455D" w14:textId="77777777" w:rsidR="008E6533" w:rsidRPr="0006083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102FD">
              <w:rPr>
                <w:sz w:val="18"/>
                <w:szCs w:val="18"/>
              </w:rPr>
              <w:t>20851632</w:t>
            </w:r>
          </w:p>
        </w:tc>
        <w:tc>
          <w:tcPr>
            <w:tcW w:w="0" w:type="auto"/>
          </w:tcPr>
          <w:p w14:paraId="1BE1C3E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2604F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3099FFA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1EF0934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0E4F428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1B7AA7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4E13F31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0" w:type="auto"/>
          </w:tcPr>
          <w:p w14:paraId="6E60D0D4" w14:textId="1E96215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49)","plainTextFormattedCitation":"(149)","previouslyFormattedCitation":"(160)"},"properties":{"noteIndex":0},"schema":"https://github.com/citation-style-language/schema/raw/master/csl-citation.json"}</w:instrText>
            </w:r>
            <w:r>
              <w:rPr>
                <w:sz w:val="18"/>
                <w:szCs w:val="18"/>
              </w:rPr>
              <w:fldChar w:fldCharType="separate"/>
            </w:r>
            <w:r w:rsidRPr="008E6533">
              <w:rPr>
                <w:noProof/>
                <w:sz w:val="18"/>
                <w:szCs w:val="18"/>
              </w:rPr>
              <w:t>(149)</w:t>
            </w:r>
            <w:r>
              <w:rPr>
                <w:sz w:val="18"/>
                <w:szCs w:val="18"/>
              </w:rPr>
              <w:fldChar w:fldCharType="end"/>
            </w:r>
          </w:p>
        </w:tc>
      </w:tr>
      <w:tr w:rsidR="008E6533" w:rsidRPr="0001000C" w14:paraId="4C1C4EE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8E6533" w:rsidRPr="00145DA2" w:rsidRDefault="008E6533" w:rsidP="00681752">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78057D99"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DA2">
              <w:rPr>
                <w:sz w:val="18"/>
                <w:szCs w:val="18"/>
              </w:rPr>
              <w:t>26865177</w:t>
            </w:r>
          </w:p>
        </w:tc>
        <w:tc>
          <w:tcPr>
            <w:tcW w:w="0" w:type="auto"/>
            <w:shd w:val="clear" w:color="auto" w:fill="E7E6E6" w:themeFill="background2"/>
          </w:tcPr>
          <w:p w14:paraId="05B04D7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8E6533" w:rsidRPr="0001000C" w14:paraId="3CB8646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8E6533" w:rsidRDefault="008E6533" w:rsidP="00681752">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5FF5A7C0" w14:textId="77777777" w:rsidR="008E6533" w:rsidRPr="00E31F42"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90397">
              <w:rPr>
                <w:sz w:val="18"/>
                <w:szCs w:val="18"/>
              </w:rPr>
              <w:t>23159099</w:t>
            </w:r>
          </w:p>
        </w:tc>
        <w:tc>
          <w:tcPr>
            <w:tcW w:w="0" w:type="auto"/>
          </w:tcPr>
          <w:p w14:paraId="6E31692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89C1FC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87B5BF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43B1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1EDBE72E" w14:textId="77777777" w:rsidR="008E6533" w:rsidRPr="00452D90"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BAA248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8E6533" w:rsidRPr="00222660" w:rsidRDefault="008E6533" w:rsidP="00681752">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68AC785E"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0" w:type="auto"/>
            <w:shd w:val="clear" w:color="auto" w:fill="E7E6E6" w:themeFill="background2"/>
          </w:tcPr>
          <w:p w14:paraId="3B929A3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8E6533" w:rsidRPr="00BD03D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8E6533" w:rsidRPr="0001000C"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8E6533" w:rsidRPr="0001000C" w14:paraId="6707F5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8E6533" w:rsidRDefault="008E6533" w:rsidP="00681752">
            <w:pPr>
              <w:jc w:val="center"/>
              <w:rPr>
                <w:sz w:val="18"/>
                <w:szCs w:val="18"/>
              </w:rPr>
            </w:pPr>
            <w:r>
              <w:rPr>
                <w:sz w:val="18"/>
                <w:szCs w:val="18"/>
              </w:rPr>
              <w:t xml:space="preserve">Wang </w:t>
            </w:r>
            <w:r w:rsidRPr="00060830">
              <w:rPr>
                <w:i/>
                <w:sz w:val="18"/>
                <w:szCs w:val="18"/>
              </w:rPr>
              <w:t>et al</w:t>
            </w:r>
          </w:p>
        </w:tc>
        <w:tc>
          <w:tcPr>
            <w:tcW w:w="0" w:type="auto"/>
          </w:tcPr>
          <w:p w14:paraId="30D38A60" w14:textId="77777777" w:rsidR="008E6533" w:rsidRPr="00DB67A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60830">
              <w:rPr>
                <w:sz w:val="18"/>
                <w:szCs w:val="18"/>
              </w:rPr>
              <w:t>30989586</w:t>
            </w:r>
          </w:p>
        </w:tc>
        <w:tc>
          <w:tcPr>
            <w:tcW w:w="0" w:type="auto"/>
          </w:tcPr>
          <w:p w14:paraId="3E7045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1FEFF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846CCA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24D89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6395D0C0" w14:textId="77777777" w:rsidR="008E6533" w:rsidRPr="00DB67A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57642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8E6533" w:rsidRPr="00DB67A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8E6533" w:rsidRPr="0001000C" w14:paraId="1470A5B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8E6533" w:rsidRPr="009A4082" w:rsidRDefault="008E6533" w:rsidP="00681752">
            <w:pPr>
              <w:jc w:val="center"/>
              <w:rPr>
                <w:sz w:val="18"/>
                <w:szCs w:val="18"/>
              </w:rPr>
            </w:pPr>
            <w:r>
              <w:rPr>
                <w:sz w:val="18"/>
                <w:szCs w:val="18"/>
              </w:rPr>
              <w:t xml:space="preserve">Wang </w:t>
            </w:r>
            <w:r w:rsidRPr="008C7685">
              <w:rPr>
                <w:i/>
                <w:sz w:val="18"/>
                <w:szCs w:val="18"/>
              </w:rPr>
              <w:t>et al.</w:t>
            </w:r>
          </w:p>
        </w:tc>
        <w:tc>
          <w:tcPr>
            <w:tcW w:w="0" w:type="auto"/>
          </w:tcPr>
          <w:p w14:paraId="5D701566" w14:textId="77777777" w:rsidR="008E6533" w:rsidRPr="009A4082"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24747427</w:t>
            </w:r>
          </w:p>
        </w:tc>
        <w:tc>
          <w:tcPr>
            <w:tcW w:w="0" w:type="auto"/>
          </w:tcPr>
          <w:p w14:paraId="2FF1D9A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36945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4E660F9"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22D1F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73DD388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8E6533" w:rsidRPr="008C768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of the </w:t>
            </w:r>
            <w:r w:rsidRPr="008C7685">
              <w:rPr>
                <w:sz w:val="18"/>
                <w:szCs w:val="18"/>
              </w:rPr>
              <w:t>of the left main, left anterior descending, left</w:t>
            </w:r>
          </w:p>
          <w:p w14:paraId="121E852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lastRenderedPageBreak/>
              <w:t>circumflex, and right coronary arteries</w:t>
            </w:r>
          </w:p>
        </w:tc>
        <w:tc>
          <w:tcPr>
            <w:tcW w:w="0" w:type="auto"/>
          </w:tcPr>
          <w:p w14:paraId="37E62D9D" w14:textId="738BB1E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8E6533" w:rsidRPr="0001000C" w14:paraId="2726AFF5" w14:textId="77777777" w:rsidTr="00FA0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8E6533" w:rsidRDefault="008E6533" w:rsidP="00681752">
            <w:pPr>
              <w:jc w:val="center"/>
              <w:rPr>
                <w:sz w:val="18"/>
                <w:szCs w:val="18"/>
              </w:rPr>
            </w:pPr>
            <w:r>
              <w:rPr>
                <w:sz w:val="18"/>
                <w:szCs w:val="18"/>
              </w:rPr>
              <w:t xml:space="preserve">Yamada </w:t>
            </w:r>
            <w:r w:rsidRPr="00D44212">
              <w:rPr>
                <w:i/>
                <w:sz w:val="18"/>
                <w:szCs w:val="18"/>
              </w:rPr>
              <w:t>et al.</w:t>
            </w:r>
          </w:p>
        </w:tc>
        <w:tc>
          <w:tcPr>
            <w:tcW w:w="0" w:type="auto"/>
          </w:tcPr>
          <w:p w14:paraId="49B39929" w14:textId="77777777" w:rsidR="008E6533" w:rsidRPr="00FF4E6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4212">
              <w:rPr>
                <w:sz w:val="18"/>
                <w:szCs w:val="18"/>
              </w:rPr>
              <w:t>18760286</w:t>
            </w:r>
          </w:p>
        </w:tc>
        <w:tc>
          <w:tcPr>
            <w:tcW w:w="0" w:type="auto"/>
          </w:tcPr>
          <w:p w14:paraId="0A07966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022E05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35043B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E6D459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4112D87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8E6533" w:rsidRPr="00FA0DE5"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Vascular</w:t>
            </w:r>
          </w:p>
          <w:p w14:paraId="79A10AF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r w:rsidR="008E6533" w:rsidRPr="0001000C" w14:paraId="6BCC671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2391E14" w14:textId="77777777" w:rsidR="008E6533" w:rsidRPr="00771035" w:rsidRDefault="008E6533" w:rsidP="00681752">
            <w:pPr>
              <w:jc w:val="center"/>
              <w:rPr>
                <w:sz w:val="18"/>
                <w:szCs w:val="18"/>
              </w:rPr>
            </w:pPr>
            <w:r w:rsidRPr="006C4DC8">
              <w:rPr>
                <w:sz w:val="18"/>
                <w:szCs w:val="18"/>
              </w:rPr>
              <w:t xml:space="preserve">Zhang </w:t>
            </w:r>
            <w:r>
              <w:rPr>
                <w:sz w:val="18"/>
                <w:szCs w:val="18"/>
              </w:rPr>
              <w:t>et al.</w:t>
            </w:r>
          </w:p>
        </w:tc>
        <w:tc>
          <w:tcPr>
            <w:tcW w:w="0" w:type="auto"/>
          </w:tcPr>
          <w:p w14:paraId="3443911A" w14:textId="77777777" w:rsidR="008E6533" w:rsidRPr="00771035"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C4DC8">
              <w:rPr>
                <w:sz w:val="18"/>
                <w:szCs w:val="18"/>
              </w:rPr>
              <w:t>31079116</w:t>
            </w:r>
          </w:p>
        </w:tc>
        <w:tc>
          <w:tcPr>
            <w:tcW w:w="0" w:type="auto"/>
          </w:tcPr>
          <w:p w14:paraId="1F224FE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25F8F3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05B2A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0A2A42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1A8153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6E6B3B57"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22D06D4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0" w:type="auto"/>
          </w:tcPr>
          <w:p w14:paraId="30FCC2DD" w14:textId="04CC04CE"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lang w:eastAsia="ja-JP"/>
              </w:rPr>
              <w:fldChar w:fldCharType="separate"/>
            </w:r>
            <w:r w:rsidRPr="008E6533">
              <w:rPr>
                <w:noProof/>
                <w:sz w:val="18"/>
                <w:szCs w:val="18"/>
              </w:rPr>
              <w:t>(155)</w:t>
            </w:r>
            <w:r>
              <w:rPr>
                <w:sz w:val="18"/>
                <w:szCs w:val="18"/>
                <w:lang w:eastAsia="ja-JP"/>
              </w:rPr>
              <w:fldChar w:fldCharType="end"/>
            </w:r>
          </w:p>
        </w:tc>
      </w:tr>
      <w:tr w:rsidR="008E6533" w:rsidRPr="0001000C" w14:paraId="6E2C3475"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C7A4F" w14:textId="77777777" w:rsidR="008E6533" w:rsidRPr="006C4DC8" w:rsidRDefault="008E6533" w:rsidP="00681752">
            <w:pPr>
              <w:jc w:val="center"/>
              <w:rPr>
                <w:sz w:val="18"/>
                <w:szCs w:val="18"/>
              </w:rPr>
            </w:pPr>
            <w:r w:rsidRPr="006C4DC8">
              <w:rPr>
                <w:sz w:val="18"/>
                <w:szCs w:val="18"/>
              </w:rPr>
              <w:t xml:space="preserve">Zhang </w:t>
            </w:r>
            <w:r>
              <w:rPr>
                <w:sz w:val="18"/>
                <w:szCs w:val="18"/>
              </w:rPr>
              <w:t>et al.</w:t>
            </w:r>
          </w:p>
        </w:tc>
        <w:tc>
          <w:tcPr>
            <w:tcW w:w="0" w:type="auto"/>
          </w:tcPr>
          <w:p w14:paraId="5D0CFA25" w14:textId="77777777" w:rsidR="008E6533" w:rsidRPr="006C4DC8"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4DC8">
              <w:rPr>
                <w:sz w:val="18"/>
                <w:szCs w:val="18"/>
              </w:rPr>
              <w:t>31079116</w:t>
            </w:r>
          </w:p>
        </w:tc>
        <w:tc>
          <w:tcPr>
            <w:tcW w:w="0" w:type="auto"/>
          </w:tcPr>
          <w:p w14:paraId="55E5484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13197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C5019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DAAE0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53615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C9365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76379B1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45FDF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501253C7"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0E55CE6" w14:textId="77777777" w:rsidR="008E6533" w:rsidRPr="00A8665D" w:rsidRDefault="008E6533" w:rsidP="00681752">
            <w:pPr>
              <w:jc w:val="center"/>
              <w:rPr>
                <w:sz w:val="18"/>
                <w:szCs w:val="18"/>
              </w:rPr>
            </w:pPr>
            <w:r>
              <w:rPr>
                <w:sz w:val="18"/>
                <w:szCs w:val="18"/>
              </w:rPr>
              <w:t xml:space="preserve">Zou </w:t>
            </w:r>
            <w:r w:rsidRPr="00342F2D">
              <w:rPr>
                <w:i/>
                <w:sz w:val="18"/>
                <w:szCs w:val="18"/>
              </w:rPr>
              <w:t>et al.</w:t>
            </w:r>
          </w:p>
        </w:tc>
        <w:tc>
          <w:tcPr>
            <w:tcW w:w="0" w:type="auto"/>
          </w:tcPr>
          <w:p w14:paraId="6A29A8B6" w14:textId="77777777" w:rsidR="008E6533" w:rsidRPr="00A8665D"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42F2D">
              <w:rPr>
                <w:sz w:val="18"/>
                <w:szCs w:val="18"/>
              </w:rPr>
              <w:t>32216514</w:t>
            </w:r>
          </w:p>
        </w:tc>
        <w:tc>
          <w:tcPr>
            <w:tcW w:w="0" w:type="auto"/>
          </w:tcPr>
          <w:p w14:paraId="5B3A410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4DEA8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4CED5E9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9535F5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5</w:t>
            </w:r>
          </w:p>
        </w:tc>
        <w:tc>
          <w:tcPr>
            <w:tcW w:w="0" w:type="auto"/>
          </w:tcPr>
          <w:p w14:paraId="1E7C555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tcPr>
          <w:p w14:paraId="22E26C7B" w14:textId="77777777" w:rsidR="008E6533" w:rsidRPr="003135A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636872E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w:t>
            </w:r>
          </w:p>
        </w:tc>
        <w:tc>
          <w:tcPr>
            <w:tcW w:w="0" w:type="auto"/>
          </w:tcPr>
          <w:p w14:paraId="390D58BE" w14:textId="73C4E7DA"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8E6533" w:rsidRPr="0001000C" w14:paraId="580F0BF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24E291" w14:textId="77777777" w:rsidR="008E6533" w:rsidRPr="00590397" w:rsidRDefault="008E6533"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2414B662" w14:textId="77777777" w:rsidR="008E6533" w:rsidRPr="00590397"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8665D">
              <w:rPr>
                <w:sz w:val="18"/>
                <w:szCs w:val="18"/>
              </w:rPr>
              <w:t>27400310</w:t>
            </w:r>
          </w:p>
        </w:tc>
        <w:tc>
          <w:tcPr>
            <w:tcW w:w="0" w:type="auto"/>
          </w:tcPr>
          <w:p w14:paraId="49A5A20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246750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404A97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11E63A4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4856C64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4008D3F" w14:textId="77777777" w:rsidR="008E6533" w:rsidRPr="00C965AE"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6437775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0" w:type="auto"/>
          </w:tcPr>
          <w:p w14:paraId="3EEAFD95" w14:textId="756C607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r w:rsidR="008E6533" w:rsidRPr="0001000C" w14:paraId="3566AF34"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44A6CC7" w14:textId="77777777" w:rsidR="008E6533" w:rsidRPr="00590397" w:rsidRDefault="008E6533"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463BDFAA" w14:textId="77777777" w:rsidR="008E6533" w:rsidRPr="00590397"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020060A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882BEC"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09ED5A"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69E386C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B5C46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3D5E6A" w14:textId="77777777" w:rsidR="008E6533" w:rsidRPr="003135A1"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5BFA06"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939923"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bookmarkStart w:id="0" w:name="_GoBack"/>
      <w:bookmarkEnd w:id="0"/>
    </w:p>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134"/>
        <w:gridCol w:w="946"/>
        <w:gridCol w:w="1156"/>
        <w:gridCol w:w="587"/>
        <w:gridCol w:w="854"/>
        <w:gridCol w:w="795"/>
        <w:gridCol w:w="1490"/>
        <w:gridCol w:w="3185"/>
        <w:gridCol w:w="3212"/>
        <w:gridCol w:w="599"/>
      </w:tblGrid>
      <w:tr w:rsidR="008E6533" w:rsidRPr="0001000C" w14:paraId="39740F23" w14:textId="77777777" w:rsidTr="00F741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77777777" w:rsidR="008E6533" w:rsidRPr="0001000C" w:rsidRDefault="008E6533" w:rsidP="00F741BD">
            <w:pPr>
              <w:jc w:val="center"/>
              <w:rPr>
                <w:sz w:val="18"/>
                <w:szCs w:val="18"/>
              </w:rPr>
            </w:pPr>
            <w:r>
              <w:rPr>
                <w:sz w:val="18"/>
                <w:szCs w:val="18"/>
              </w:rPr>
              <w:t>Author</w:t>
            </w:r>
          </w:p>
        </w:tc>
        <w:tc>
          <w:tcPr>
            <w:tcW w:w="0" w:type="auto"/>
          </w:tcPr>
          <w:p w14:paraId="136E94ED" w14:textId="77777777" w:rsidR="008E6533"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0" w:type="auto"/>
          </w:tcPr>
          <w:p w14:paraId="145407A4"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22A08DC"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11A2B7D1"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2A7282E0"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8E6533" w:rsidRPr="0001000C" w:rsidRDefault="008E6533"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8E6533" w:rsidRPr="0001000C" w14:paraId="308AA29C" w14:textId="77777777" w:rsidTr="005B68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8E6533" w:rsidRPr="00AC1BF4" w:rsidRDefault="008E6533" w:rsidP="008E6533">
            <w:pPr>
              <w:jc w:val="center"/>
              <w:rPr>
                <w:sz w:val="18"/>
                <w:szCs w:val="18"/>
              </w:rPr>
            </w:pPr>
            <w:r>
              <w:rPr>
                <w:sz w:val="18"/>
                <w:szCs w:val="18"/>
              </w:rPr>
              <w:t xml:space="preserve">Aoun </w:t>
            </w:r>
            <w:r w:rsidRPr="00C01632">
              <w:rPr>
                <w:i/>
                <w:sz w:val="18"/>
                <w:szCs w:val="18"/>
              </w:rPr>
              <w:t>et al.</w:t>
            </w:r>
          </w:p>
        </w:tc>
        <w:tc>
          <w:tcPr>
            <w:tcW w:w="0" w:type="auto"/>
          </w:tcPr>
          <w:p w14:paraId="1C9456F8"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75570">
              <w:rPr>
                <w:sz w:val="18"/>
                <w:szCs w:val="18"/>
              </w:rPr>
              <w:t>28592319</w:t>
            </w:r>
          </w:p>
        </w:tc>
        <w:tc>
          <w:tcPr>
            <w:tcW w:w="0" w:type="auto"/>
          </w:tcPr>
          <w:p w14:paraId="01D9184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715BAF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0" w:type="auto"/>
          </w:tcPr>
          <w:p w14:paraId="37B25C50"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508C46F2" w14:textId="114EEA99"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8E6533" w:rsidRPr="0001000C" w14:paraId="59506B03"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8E6533" w:rsidRDefault="008E6533" w:rsidP="008E6533">
            <w:pPr>
              <w:jc w:val="cente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27ACED10" w14:textId="77777777" w:rsidR="008E6533" w:rsidRPr="00D77F3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773A">
              <w:rPr>
                <w:sz w:val="18"/>
                <w:szCs w:val="18"/>
              </w:rPr>
              <w:t>18337634</w:t>
            </w:r>
          </w:p>
        </w:tc>
        <w:tc>
          <w:tcPr>
            <w:tcW w:w="0" w:type="auto"/>
          </w:tcPr>
          <w:p w14:paraId="300F4C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6DE492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0" w:type="auto"/>
          </w:tcPr>
          <w:p w14:paraId="28A8C6EB" w14:textId="77777777" w:rsidR="008E6533" w:rsidRPr="00304E0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8E6533" w:rsidRPr="0001000C" w14:paraId="3145C3B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8E6533" w:rsidRDefault="008E6533"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3CF4552F" w14:textId="77777777" w:rsidR="008E6533" w:rsidRPr="005B5364"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3D03">
              <w:rPr>
                <w:sz w:val="18"/>
                <w:szCs w:val="18"/>
              </w:rPr>
              <w:t>19443628</w:t>
            </w:r>
          </w:p>
        </w:tc>
        <w:tc>
          <w:tcPr>
            <w:tcW w:w="0" w:type="auto"/>
          </w:tcPr>
          <w:p w14:paraId="0474C7B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77714C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0" w:type="auto"/>
          </w:tcPr>
          <w:p w14:paraId="508C7FC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8E6533" w:rsidRPr="0001000C" w14:paraId="3ACC76F9"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8E6533" w:rsidRPr="00A8665D" w:rsidRDefault="008E6533" w:rsidP="008E6533">
            <w:pPr>
              <w:jc w:val="center"/>
              <w:rPr>
                <w:sz w:val="18"/>
                <w:szCs w:val="18"/>
              </w:rPr>
            </w:pPr>
            <w:r>
              <w:rPr>
                <w:sz w:val="18"/>
                <w:szCs w:val="18"/>
              </w:rPr>
              <w:t>Block et al.</w:t>
            </w:r>
          </w:p>
        </w:tc>
        <w:tc>
          <w:tcPr>
            <w:tcW w:w="0" w:type="auto"/>
          </w:tcPr>
          <w:p w14:paraId="7D5A7D63" w14:textId="77777777" w:rsidR="008E6533" w:rsidRPr="00A8665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3FA9">
              <w:rPr>
                <w:sz w:val="18"/>
                <w:szCs w:val="18"/>
              </w:rPr>
              <w:t>9531176</w:t>
            </w:r>
          </w:p>
        </w:tc>
        <w:tc>
          <w:tcPr>
            <w:tcW w:w="0" w:type="auto"/>
          </w:tcPr>
          <w:p w14:paraId="138931FC" w14:textId="6927A22A"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585BDBA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0" w:type="auto"/>
          </w:tcPr>
          <w:p w14:paraId="57064B2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8E6533" w:rsidRPr="0001000C" w14:paraId="65FB9BFA"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8E6533" w:rsidRPr="00A8665D" w:rsidRDefault="008E6533" w:rsidP="008E6533">
            <w:pPr>
              <w:jc w:val="center"/>
              <w:rPr>
                <w:sz w:val="18"/>
                <w:szCs w:val="18"/>
              </w:rPr>
            </w:pPr>
            <w:r>
              <w:rPr>
                <w:sz w:val="18"/>
                <w:szCs w:val="18"/>
              </w:rPr>
              <w:t>Block et al.</w:t>
            </w:r>
          </w:p>
        </w:tc>
        <w:tc>
          <w:tcPr>
            <w:tcW w:w="0" w:type="auto"/>
          </w:tcPr>
          <w:p w14:paraId="15FA9FDF" w14:textId="77777777" w:rsidR="008E6533" w:rsidRPr="00A8665D"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3FA9">
              <w:rPr>
                <w:sz w:val="18"/>
                <w:szCs w:val="18"/>
              </w:rPr>
              <w:t>9531176</w:t>
            </w:r>
          </w:p>
        </w:tc>
        <w:tc>
          <w:tcPr>
            <w:tcW w:w="0" w:type="auto"/>
          </w:tcPr>
          <w:p w14:paraId="4AD3E6B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907CD4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0" w:type="auto"/>
          </w:tcPr>
          <w:p w14:paraId="0B5A083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70C7214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8E6533" w:rsidRPr="00CF5249" w:rsidRDefault="008E6533" w:rsidP="008E6533">
            <w:pPr>
              <w:jc w:val="center"/>
              <w:rPr>
                <w:sz w:val="18"/>
                <w:szCs w:val="18"/>
              </w:rPr>
            </w:pPr>
            <w:r>
              <w:rPr>
                <w:sz w:val="18"/>
                <w:szCs w:val="18"/>
              </w:rPr>
              <w:t xml:space="preserve">Block </w:t>
            </w:r>
            <w:r w:rsidRPr="00F5074D">
              <w:rPr>
                <w:i/>
                <w:sz w:val="18"/>
                <w:szCs w:val="18"/>
              </w:rPr>
              <w:t>et al.</w:t>
            </w:r>
          </w:p>
        </w:tc>
        <w:tc>
          <w:tcPr>
            <w:tcW w:w="0" w:type="auto"/>
          </w:tcPr>
          <w:p w14:paraId="70DDDECF" w14:textId="77777777" w:rsidR="008E6533" w:rsidRPr="00CF524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5074D">
              <w:rPr>
                <w:sz w:val="18"/>
                <w:szCs w:val="18"/>
              </w:rPr>
              <w:t>17200680</w:t>
            </w:r>
          </w:p>
        </w:tc>
        <w:tc>
          <w:tcPr>
            <w:tcW w:w="0" w:type="auto"/>
          </w:tcPr>
          <w:p w14:paraId="0AB9A0B1" w14:textId="7536CB84"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7C3769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0" w:type="auto"/>
          </w:tcPr>
          <w:p w14:paraId="00A85ED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8E6533" w:rsidRPr="0001000C" w14:paraId="44DCC05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8E6533" w:rsidRDefault="008E6533"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14E772C9" w14:textId="77777777" w:rsidR="008E6533" w:rsidRPr="003B586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25495997</w:t>
            </w:r>
          </w:p>
        </w:tc>
        <w:tc>
          <w:tcPr>
            <w:tcW w:w="0" w:type="auto"/>
          </w:tcPr>
          <w:p w14:paraId="0E2B35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6D94F7E7" w14:textId="77777777" w:rsidR="008E6533" w:rsidRPr="0024631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0" w:type="auto"/>
          </w:tcPr>
          <w:p w14:paraId="06F752E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8E6533" w:rsidRPr="0001000C" w14:paraId="381CDD43" w14:textId="77777777" w:rsidTr="00D83B28">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8E6533" w:rsidRDefault="008E6533" w:rsidP="008E6533">
            <w:pPr>
              <w:jc w:val="center"/>
              <w:rPr>
                <w:sz w:val="18"/>
                <w:szCs w:val="18"/>
              </w:rPr>
            </w:pPr>
            <w:r>
              <w:rPr>
                <w:sz w:val="18"/>
                <w:szCs w:val="18"/>
              </w:rPr>
              <w:t xml:space="preserve">Cai </w:t>
            </w:r>
            <w:r w:rsidRPr="00567F04">
              <w:rPr>
                <w:i/>
                <w:sz w:val="18"/>
                <w:szCs w:val="18"/>
              </w:rPr>
              <w:t>et al.</w:t>
            </w:r>
          </w:p>
        </w:tc>
        <w:tc>
          <w:tcPr>
            <w:tcW w:w="0" w:type="auto"/>
          </w:tcPr>
          <w:p w14:paraId="4641F59B" w14:textId="77777777" w:rsidR="008E6533" w:rsidRPr="00FA1F5E"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7F04">
              <w:rPr>
                <w:sz w:val="18"/>
                <w:szCs w:val="18"/>
              </w:rPr>
              <w:t>26159932</w:t>
            </w:r>
          </w:p>
        </w:tc>
        <w:tc>
          <w:tcPr>
            <w:tcW w:w="0" w:type="auto"/>
          </w:tcPr>
          <w:p w14:paraId="6B78184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FF3B50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0" w:type="auto"/>
          </w:tcPr>
          <w:p w14:paraId="23744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E6533" w:rsidRPr="0001000C" w14:paraId="597E899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8E6533" w:rsidRDefault="008E6533" w:rsidP="008E6533">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152F5C01" w14:textId="77777777" w:rsidR="008E6533" w:rsidRPr="00120CB9"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EB62A1">
              <w:rPr>
                <w:sz w:val="18"/>
                <w:szCs w:val="18"/>
              </w:rPr>
              <w:t>30833349</w:t>
            </w:r>
          </w:p>
        </w:tc>
        <w:tc>
          <w:tcPr>
            <w:tcW w:w="0" w:type="auto"/>
          </w:tcPr>
          <w:p w14:paraId="54E947B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9BA09B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0" w:type="auto"/>
          </w:tcPr>
          <w:p w14:paraId="21134E1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8E6533" w:rsidRPr="0001000C" w14:paraId="7CA84CD0"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8E6533" w:rsidRDefault="008E6533"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1A47B62D" w14:textId="77777777" w:rsidR="008E6533" w:rsidRPr="002042F0"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B5364">
              <w:rPr>
                <w:sz w:val="18"/>
                <w:szCs w:val="18"/>
              </w:rPr>
              <w:t>30595681</w:t>
            </w:r>
          </w:p>
        </w:tc>
        <w:tc>
          <w:tcPr>
            <w:tcW w:w="0" w:type="auto"/>
          </w:tcPr>
          <w:p w14:paraId="4C24A15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0" w:type="auto"/>
          </w:tcPr>
          <w:p w14:paraId="36B73774"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0" w:type="auto"/>
          </w:tcPr>
          <w:p w14:paraId="2DD727F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8E6533" w:rsidRPr="0001000C" w14:paraId="4D9CBA6C"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8E6533" w:rsidRPr="00A00889" w:rsidRDefault="008E6533" w:rsidP="008E6533">
            <w:pPr>
              <w:jc w:val="center"/>
              <w:rPr>
                <w:sz w:val="18"/>
                <w:szCs w:val="18"/>
              </w:rPr>
            </w:pPr>
            <w:r>
              <w:rPr>
                <w:sz w:val="18"/>
                <w:szCs w:val="18"/>
              </w:rPr>
              <w:t>Chang et al.</w:t>
            </w:r>
          </w:p>
        </w:tc>
        <w:tc>
          <w:tcPr>
            <w:tcW w:w="0" w:type="auto"/>
          </w:tcPr>
          <w:p w14:paraId="5B5EECD1"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0" w:type="auto"/>
          </w:tcPr>
          <w:p w14:paraId="63AFEA1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0" w:type="auto"/>
          </w:tcPr>
          <w:p w14:paraId="65038F8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0" w:type="auto"/>
          </w:tcPr>
          <w:p w14:paraId="54A72F2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8E6533" w:rsidRPr="0001000C" w14:paraId="43966DB8"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8E6533" w:rsidRDefault="008E6533" w:rsidP="008E6533">
            <w:pPr>
              <w:jc w:val="center"/>
              <w:rPr>
                <w:sz w:val="18"/>
                <w:szCs w:val="18"/>
              </w:rPr>
            </w:pPr>
            <w:r>
              <w:rPr>
                <w:sz w:val="18"/>
                <w:szCs w:val="18"/>
              </w:rPr>
              <w:t xml:space="preserve">Chao </w:t>
            </w:r>
            <w:r w:rsidRPr="00120CB9">
              <w:rPr>
                <w:i/>
                <w:sz w:val="18"/>
                <w:szCs w:val="18"/>
              </w:rPr>
              <w:t>et al.</w:t>
            </w:r>
          </w:p>
        </w:tc>
        <w:tc>
          <w:tcPr>
            <w:tcW w:w="0" w:type="auto"/>
          </w:tcPr>
          <w:p w14:paraId="30602D6B" w14:textId="77777777" w:rsidR="008E6533" w:rsidRPr="007D4C4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120CB9">
              <w:rPr>
                <w:sz w:val="18"/>
                <w:szCs w:val="18"/>
              </w:rPr>
              <w:t>30646802</w:t>
            </w:r>
          </w:p>
        </w:tc>
        <w:tc>
          <w:tcPr>
            <w:tcW w:w="0" w:type="auto"/>
          </w:tcPr>
          <w:p w14:paraId="74BB378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A79E23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0" w:type="auto"/>
          </w:tcPr>
          <w:p w14:paraId="60E84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8E6533" w:rsidRPr="0001000C" w14:paraId="688C9753" w14:textId="77777777" w:rsidTr="00B534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tcPr>
          <w:p w14:paraId="7CFC0322"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Borders>
              <w:bottom w:val="none" w:sz="0" w:space="0" w:color="auto"/>
            </w:tcBorders>
          </w:tcPr>
          <w:p w14:paraId="6B1120A4" w14:textId="77777777" w:rsidR="008E6533" w:rsidRPr="00C3486F"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475965">
              <w:rPr>
                <w:sz w:val="18"/>
                <w:szCs w:val="18"/>
              </w:rPr>
              <w:t>23419133</w:t>
            </w:r>
          </w:p>
        </w:tc>
        <w:tc>
          <w:tcPr>
            <w:tcW w:w="0" w:type="auto"/>
            <w:tcBorders>
              <w:bottom w:val="none" w:sz="0" w:space="0" w:color="auto"/>
            </w:tcBorders>
          </w:tcPr>
          <w:p w14:paraId="0B1E25F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Borders>
              <w:bottom w:val="none" w:sz="0" w:space="0" w:color="auto"/>
            </w:tcBorders>
          </w:tcPr>
          <w:p w14:paraId="1EA4693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Borders>
              <w:bottom w:val="none" w:sz="0" w:space="0" w:color="auto"/>
            </w:tcBorders>
          </w:tcPr>
          <w:p w14:paraId="2464A0E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Borders>
              <w:bottom w:val="none" w:sz="0" w:space="0" w:color="auto"/>
            </w:tcBorders>
          </w:tcPr>
          <w:p w14:paraId="437D431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Borders>
              <w:bottom w:val="none" w:sz="0" w:space="0" w:color="auto"/>
            </w:tcBorders>
          </w:tcPr>
          <w:p w14:paraId="3783914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0" w:type="auto"/>
            <w:tcBorders>
              <w:bottom w:val="none" w:sz="0" w:space="0" w:color="auto"/>
            </w:tcBorders>
          </w:tcPr>
          <w:p w14:paraId="4D6985B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0" w:type="auto"/>
            <w:tcBorders>
              <w:bottom w:val="none" w:sz="0" w:space="0" w:color="auto"/>
            </w:tcBorders>
          </w:tcPr>
          <w:p w14:paraId="643CBD4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Borders>
              <w:bottom w:val="none" w:sz="0" w:space="0" w:color="auto"/>
            </w:tcBorders>
          </w:tcPr>
          <w:p w14:paraId="09359B1F" w14:textId="71507D72" w:rsidR="008E6533" w:rsidRPr="00D749C6"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8E6533" w:rsidRPr="0001000C" w14:paraId="38C506B0"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8E6533" w:rsidRPr="00A00889" w:rsidRDefault="008E6533" w:rsidP="008E6533">
            <w:pPr>
              <w:jc w:val="center"/>
              <w:rPr>
                <w:sz w:val="18"/>
                <w:szCs w:val="18"/>
              </w:rPr>
            </w:pPr>
            <w:r>
              <w:rPr>
                <w:sz w:val="18"/>
                <w:szCs w:val="18"/>
              </w:rPr>
              <w:t xml:space="preserve">Chen </w:t>
            </w:r>
            <w:r w:rsidRPr="00687D94">
              <w:rPr>
                <w:i/>
                <w:sz w:val="18"/>
                <w:szCs w:val="18"/>
              </w:rPr>
              <w:t>et al.</w:t>
            </w:r>
          </w:p>
        </w:tc>
        <w:tc>
          <w:tcPr>
            <w:tcW w:w="0" w:type="auto"/>
          </w:tcPr>
          <w:p w14:paraId="44E13337" w14:textId="77777777" w:rsidR="008E6533" w:rsidRPr="00C3486F"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75965">
              <w:rPr>
                <w:sz w:val="18"/>
                <w:szCs w:val="18"/>
              </w:rPr>
              <w:t>23419133</w:t>
            </w:r>
          </w:p>
        </w:tc>
        <w:tc>
          <w:tcPr>
            <w:tcW w:w="0" w:type="auto"/>
          </w:tcPr>
          <w:p w14:paraId="0E768E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0" w:type="auto"/>
          </w:tcPr>
          <w:p w14:paraId="3757144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0" w:type="auto"/>
          </w:tcPr>
          <w:p w14:paraId="22B1585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8E6533" w:rsidRPr="00D749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E0D307E"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8E6533" w:rsidRPr="00AA6DE4" w:rsidRDefault="008E6533" w:rsidP="008E6533">
            <w:pPr>
              <w:jc w:val="center"/>
              <w:rPr>
                <w:sz w:val="18"/>
                <w:szCs w:val="18"/>
              </w:rPr>
            </w:pPr>
            <w:r>
              <w:rPr>
                <w:sz w:val="18"/>
                <w:szCs w:val="18"/>
              </w:rPr>
              <w:t xml:space="preserve">Choi </w:t>
            </w:r>
            <w:r w:rsidRPr="0014640E">
              <w:rPr>
                <w:i/>
                <w:sz w:val="18"/>
                <w:szCs w:val="18"/>
              </w:rPr>
              <w:t>et al.</w:t>
            </w:r>
          </w:p>
        </w:tc>
        <w:tc>
          <w:tcPr>
            <w:tcW w:w="0" w:type="auto"/>
          </w:tcPr>
          <w:p w14:paraId="4CDD9084"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31048884</w:t>
            </w:r>
          </w:p>
        </w:tc>
        <w:tc>
          <w:tcPr>
            <w:tcW w:w="0" w:type="auto"/>
          </w:tcPr>
          <w:p w14:paraId="6AFDFC9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1E24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0" w:type="auto"/>
          </w:tcPr>
          <w:p w14:paraId="1E7C39E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E6533" w:rsidRPr="0001000C" w14:paraId="1F20DA2B" w14:textId="77777777" w:rsidTr="00681752">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8E6533" w:rsidRDefault="008E6533"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ED9477B"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41FE5">
              <w:rPr>
                <w:sz w:val="18"/>
                <w:szCs w:val="18"/>
              </w:rPr>
              <w:t>30594298</w:t>
            </w:r>
          </w:p>
        </w:tc>
        <w:tc>
          <w:tcPr>
            <w:tcW w:w="0" w:type="auto"/>
          </w:tcPr>
          <w:p w14:paraId="70983D7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35B2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0" w:type="auto"/>
          </w:tcPr>
          <w:p w14:paraId="39D3C99F" w14:textId="77777777" w:rsidR="008E6533" w:rsidRPr="008F112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8E6533" w:rsidRPr="0001000C" w14:paraId="7A74180A" w14:textId="77777777" w:rsidTr="006817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8E6533" w:rsidRDefault="008E6533" w:rsidP="008E6533">
            <w:pPr>
              <w:jc w:val="center"/>
              <w:rPr>
                <w:sz w:val="18"/>
                <w:szCs w:val="18"/>
              </w:rPr>
            </w:pPr>
            <w:proofErr w:type="spellStart"/>
            <w:r>
              <w:rPr>
                <w:sz w:val="18"/>
                <w:szCs w:val="18"/>
              </w:rPr>
              <w:t>Claes</w:t>
            </w:r>
            <w:proofErr w:type="spellEnd"/>
            <w:r>
              <w:rPr>
                <w:sz w:val="18"/>
                <w:szCs w:val="18"/>
              </w:rPr>
              <w:t xml:space="preserve"> </w:t>
            </w:r>
            <w:r w:rsidRPr="00681752">
              <w:rPr>
                <w:i/>
                <w:sz w:val="18"/>
                <w:szCs w:val="18"/>
              </w:rPr>
              <w:t>et al.</w:t>
            </w:r>
          </w:p>
        </w:tc>
        <w:tc>
          <w:tcPr>
            <w:tcW w:w="0" w:type="auto"/>
          </w:tcPr>
          <w:p w14:paraId="2225F5E6" w14:textId="77777777" w:rsidR="008E6533" w:rsidRPr="00441FE5"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23788689</w:t>
            </w:r>
          </w:p>
        </w:tc>
        <w:tc>
          <w:tcPr>
            <w:tcW w:w="0" w:type="auto"/>
          </w:tcPr>
          <w:p w14:paraId="25574C0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B6A1155"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lastRenderedPageBreak/>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31F176F"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6AD2D0CB"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8E6533" w:rsidRPr="006C01C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0" w:type="auto"/>
          </w:tcPr>
          <w:p w14:paraId="5BAE7E0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irculating sclerostin</w:t>
            </w:r>
          </w:p>
        </w:tc>
        <w:tc>
          <w:tcPr>
            <w:tcW w:w="0" w:type="auto"/>
          </w:tcPr>
          <w:p w14:paraId="5026C583" w14:textId="6288CF1D"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8E6533" w:rsidRPr="0001000C" w14:paraId="64E4B1E6"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58D3A25E" w14:textId="77777777" w:rsidR="008E6533" w:rsidRPr="00AA6DE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0" w:type="auto"/>
          </w:tcPr>
          <w:p w14:paraId="4A08D9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3B15486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0" w:type="auto"/>
          </w:tcPr>
          <w:p w14:paraId="3A88310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E6533" w:rsidRPr="0001000C" w14:paraId="408F825D"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8E6533" w:rsidRPr="00AA6DE4" w:rsidRDefault="008E6533"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22822CD8" w14:textId="77777777" w:rsidR="008E6533" w:rsidRPr="00AA6DE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0" w:type="auto"/>
          </w:tcPr>
          <w:p w14:paraId="76FF14A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2EDB7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0" w:type="auto"/>
          </w:tcPr>
          <w:p w14:paraId="3EA5466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420003C5" w14:textId="77777777" w:rsidTr="00B534BE">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8E6533" w:rsidRDefault="008E6533" w:rsidP="008E6533">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11C9C6DE"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0" w:type="auto"/>
          </w:tcPr>
          <w:p w14:paraId="04DEDDE3" w14:textId="77777777" w:rsidR="008E6533" w:rsidRPr="00234D5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CCC2ACF" w14:textId="77777777" w:rsidR="008E6533" w:rsidRPr="006C01C7"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0" w:type="auto"/>
          </w:tcPr>
          <w:p w14:paraId="6F93409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8E6533" w:rsidRPr="0001000C" w14:paraId="3A902F78"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8E6533" w:rsidRDefault="008E6533" w:rsidP="00681752">
            <w:pPr>
              <w:jc w:val="center"/>
              <w:rPr>
                <w:sz w:val="18"/>
                <w:szCs w:val="18"/>
              </w:rPr>
            </w:pPr>
            <w:r>
              <w:rPr>
                <w:sz w:val="18"/>
                <w:szCs w:val="18"/>
              </w:rPr>
              <w:t>Gupta V</w:t>
            </w:r>
          </w:p>
        </w:tc>
        <w:tc>
          <w:tcPr>
            <w:tcW w:w="0" w:type="auto"/>
          </w:tcPr>
          <w:p w14:paraId="54C8C5F8" w14:textId="77777777" w:rsidR="008E6533" w:rsidRPr="00AA23DD"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5863">
              <w:rPr>
                <w:sz w:val="18"/>
                <w:szCs w:val="18"/>
              </w:rPr>
              <w:t>33606319</w:t>
            </w:r>
          </w:p>
        </w:tc>
        <w:tc>
          <w:tcPr>
            <w:tcW w:w="0" w:type="auto"/>
          </w:tcPr>
          <w:p w14:paraId="355FA4F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726483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0" w:type="auto"/>
          </w:tcPr>
          <w:p w14:paraId="42AE64A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757B38E" w14:textId="6D348E8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8E6533" w:rsidRPr="0001000C" w14:paraId="49EF4DED"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8E6533" w:rsidRDefault="008E6533" w:rsidP="008E6533">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070AA52F" w14:textId="77777777" w:rsidR="008E6533" w:rsidRPr="00E814A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31E23">
              <w:rPr>
                <w:sz w:val="18"/>
                <w:szCs w:val="18"/>
              </w:rPr>
              <w:t>17342178</w:t>
            </w:r>
          </w:p>
        </w:tc>
        <w:tc>
          <w:tcPr>
            <w:tcW w:w="0" w:type="auto"/>
          </w:tcPr>
          <w:p w14:paraId="3E6FA0C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0" w:type="auto"/>
          </w:tcPr>
          <w:p w14:paraId="17D189F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0" w:type="auto"/>
          </w:tcPr>
          <w:p w14:paraId="5CA6DE9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8E6533" w:rsidRPr="0001000C" w14:paraId="628912B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8E6533" w:rsidRDefault="008E6533" w:rsidP="008E6533">
            <w:pPr>
              <w:jc w:val="center"/>
              <w:rPr>
                <w:sz w:val="18"/>
                <w:szCs w:val="18"/>
              </w:rPr>
            </w:pPr>
            <w:r>
              <w:rPr>
                <w:sz w:val="18"/>
                <w:szCs w:val="18"/>
              </w:rPr>
              <w:t xml:space="preserve">Holden </w:t>
            </w:r>
            <w:r w:rsidRPr="00104C21">
              <w:rPr>
                <w:i/>
                <w:sz w:val="18"/>
                <w:szCs w:val="18"/>
              </w:rPr>
              <w:t>et al.</w:t>
            </w:r>
          </w:p>
        </w:tc>
        <w:tc>
          <w:tcPr>
            <w:tcW w:w="0" w:type="auto"/>
          </w:tcPr>
          <w:p w14:paraId="5849A475" w14:textId="77777777" w:rsidR="008E6533" w:rsidRPr="00D77F3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04C21">
              <w:rPr>
                <w:sz w:val="18"/>
                <w:szCs w:val="18"/>
              </w:rPr>
              <w:t>24855061</w:t>
            </w:r>
          </w:p>
        </w:tc>
        <w:tc>
          <w:tcPr>
            <w:tcW w:w="0" w:type="auto"/>
          </w:tcPr>
          <w:p w14:paraId="1C37063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5A60CA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0" w:type="auto"/>
          </w:tcPr>
          <w:p w14:paraId="1E3FB7B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8E6533" w:rsidRPr="0001000C" w14:paraId="6F105EB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8E6533" w:rsidRDefault="008E6533" w:rsidP="008E6533">
            <w:pPr>
              <w:jc w:val="center"/>
              <w:rPr>
                <w:sz w:val="18"/>
                <w:szCs w:val="18"/>
              </w:rPr>
            </w:pPr>
            <w:r>
              <w:rPr>
                <w:sz w:val="18"/>
                <w:szCs w:val="18"/>
              </w:rPr>
              <w:t xml:space="preserve">Holden </w:t>
            </w:r>
            <w:r w:rsidRPr="00104C21">
              <w:rPr>
                <w:i/>
                <w:sz w:val="18"/>
                <w:szCs w:val="18"/>
              </w:rPr>
              <w:t>et al.</w:t>
            </w:r>
          </w:p>
        </w:tc>
        <w:tc>
          <w:tcPr>
            <w:tcW w:w="0" w:type="auto"/>
          </w:tcPr>
          <w:p w14:paraId="4B0B40F8" w14:textId="77777777" w:rsidR="008E6533" w:rsidRPr="00D77F3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104C21">
              <w:rPr>
                <w:sz w:val="18"/>
                <w:szCs w:val="18"/>
              </w:rPr>
              <w:t>24855061</w:t>
            </w:r>
          </w:p>
        </w:tc>
        <w:tc>
          <w:tcPr>
            <w:tcW w:w="0" w:type="auto"/>
          </w:tcPr>
          <w:p w14:paraId="09C8532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22F6B4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0" w:type="auto"/>
          </w:tcPr>
          <w:p w14:paraId="303339F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37CC92A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8E6533" w:rsidRPr="00CF5249" w:rsidRDefault="008E6533" w:rsidP="008E6533">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3CE29930" w14:textId="77777777" w:rsidR="008E6533" w:rsidRPr="00CF5249"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748A5">
              <w:rPr>
                <w:sz w:val="18"/>
                <w:szCs w:val="18"/>
              </w:rPr>
              <w:t>27965186</w:t>
            </w:r>
          </w:p>
        </w:tc>
        <w:tc>
          <w:tcPr>
            <w:tcW w:w="0" w:type="auto"/>
          </w:tcPr>
          <w:p w14:paraId="5C1B8D2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08D59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0" w:type="auto"/>
          </w:tcPr>
          <w:p w14:paraId="5BF6F7C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8E6533" w:rsidRPr="0001000C" w14:paraId="661C4D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8E6533" w:rsidRDefault="008E6533" w:rsidP="008E6533">
            <w:pPr>
              <w:jc w:val="center"/>
              <w:rPr>
                <w:sz w:val="18"/>
                <w:szCs w:val="18"/>
              </w:rPr>
            </w:pPr>
            <w:r>
              <w:rPr>
                <w:sz w:val="18"/>
                <w:szCs w:val="18"/>
              </w:rPr>
              <w:t xml:space="preserve">Iseki </w:t>
            </w:r>
            <w:r w:rsidRPr="00FA1172">
              <w:rPr>
                <w:i/>
                <w:sz w:val="18"/>
                <w:szCs w:val="18"/>
              </w:rPr>
              <w:t>et al.</w:t>
            </w:r>
          </w:p>
        </w:tc>
        <w:tc>
          <w:tcPr>
            <w:tcW w:w="0" w:type="auto"/>
          </w:tcPr>
          <w:p w14:paraId="3C1DC464" w14:textId="77777777" w:rsidR="008E6533" w:rsidRPr="00BB766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172">
              <w:rPr>
                <w:sz w:val="18"/>
                <w:szCs w:val="18"/>
              </w:rPr>
              <w:t>12637649</w:t>
            </w:r>
          </w:p>
        </w:tc>
        <w:tc>
          <w:tcPr>
            <w:tcW w:w="0" w:type="auto"/>
          </w:tcPr>
          <w:p w14:paraId="5D0412B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0" w:type="auto"/>
          </w:tcPr>
          <w:p w14:paraId="057CA55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0" w:type="auto"/>
          </w:tcPr>
          <w:p w14:paraId="19DEF31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8E6533" w:rsidRPr="0001000C" w14:paraId="63556E02"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8E6533" w:rsidRPr="00CF5249" w:rsidRDefault="008E6533" w:rsidP="008E6533">
            <w:pPr>
              <w:jc w:val="center"/>
              <w:rPr>
                <w:sz w:val="18"/>
                <w:szCs w:val="18"/>
              </w:rPr>
            </w:pPr>
            <w:r>
              <w:rPr>
                <w:sz w:val="18"/>
                <w:szCs w:val="18"/>
              </w:rPr>
              <w:t xml:space="preserve">Jean </w:t>
            </w:r>
            <w:r w:rsidRPr="00F5074D">
              <w:rPr>
                <w:i/>
                <w:sz w:val="18"/>
                <w:szCs w:val="18"/>
              </w:rPr>
              <w:t>et al.</w:t>
            </w:r>
          </w:p>
        </w:tc>
        <w:tc>
          <w:tcPr>
            <w:tcW w:w="0" w:type="auto"/>
          </w:tcPr>
          <w:p w14:paraId="63E807D4" w14:textId="77777777" w:rsidR="008E6533" w:rsidRPr="00CF5249"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074D">
              <w:rPr>
                <w:sz w:val="18"/>
                <w:szCs w:val="18"/>
              </w:rPr>
              <w:t>21178378</w:t>
            </w:r>
          </w:p>
        </w:tc>
        <w:tc>
          <w:tcPr>
            <w:tcW w:w="0" w:type="auto"/>
          </w:tcPr>
          <w:p w14:paraId="578133F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673D14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0" w:type="auto"/>
          </w:tcPr>
          <w:p w14:paraId="5430233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55C435EB" w14:textId="115FA08F"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8E6533" w:rsidRPr="0001000C" w14:paraId="0A1059A2" w14:textId="77777777" w:rsidTr="00AC1BF4">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8E6533" w:rsidRDefault="008E6533" w:rsidP="008E6533">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5D96CB6" w14:textId="77777777" w:rsidR="008E6533" w:rsidRPr="009B78D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21859400</w:t>
            </w:r>
          </w:p>
        </w:tc>
        <w:tc>
          <w:tcPr>
            <w:tcW w:w="0" w:type="auto"/>
          </w:tcPr>
          <w:p w14:paraId="012C41E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19E844A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E9FAF4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4F14745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5EBF6C7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70B1FD87" w14:textId="77777777" w:rsidR="008E6533" w:rsidRPr="00A126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0" w:type="auto"/>
          </w:tcPr>
          <w:p w14:paraId="7758297D" w14:textId="77777777" w:rsidR="008E6533" w:rsidRPr="00A126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8E6533" w:rsidRPr="0001000C" w14:paraId="7B6F92B8" w14:textId="77777777" w:rsidTr="00A346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8E6533" w:rsidRPr="00AC1BF4" w:rsidRDefault="008E6533" w:rsidP="008E6533">
            <w:pPr>
              <w:jc w:val="center"/>
              <w:rPr>
                <w:sz w:val="18"/>
                <w:szCs w:val="18"/>
              </w:rPr>
            </w:pPr>
            <w:proofErr w:type="spellStart"/>
            <w:r w:rsidRPr="00AC1BF4">
              <w:rPr>
                <w:sz w:val="18"/>
                <w:szCs w:val="18"/>
              </w:rPr>
              <w:lastRenderedPageBreak/>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56CCDD0E" w14:textId="77777777" w:rsidR="008E6533" w:rsidRPr="00AC1BF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21859400</w:t>
            </w:r>
          </w:p>
        </w:tc>
        <w:tc>
          <w:tcPr>
            <w:tcW w:w="0" w:type="auto"/>
          </w:tcPr>
          <w:p w14:paraId="0C493A5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50677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9EE34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80FAF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28EB7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DCFE60" w14:textId="77777777" w:rsidR="008E6533" w:rsidRPr="00561BAB"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NA damage not associated with gender</w:t>
            </w:r>
          </w:p>
        </w:tc>
        <w:tc>
          <w:tcPr>
            <w:tcW w:w="0" w:type="auto"/>
          </w:tcPr>
          <w:p w14:paraId="4517AF2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38A70B7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19ED2D0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8E6533" w:rsidRDefault="008E6533" w:rsidP="008E6533">
            <w:pPr>
              <w:jc w:val="center"/>
              <w:rPr>
                <w:sz w:val="18"/>
                <w:szCs w:val="18"/>
              </w:rPr>
            </w:pPr>
            <w:r>
              <w:rPr>
                <w:sz w:val="18"/>
                <w:szCs w:val="18"/>
              </w:rPr>
              <w:t xml:space="preserve">Kato </w:t>
            </w:r>
            <w:r w:rsidRPr="00213D4E">
              <w:rPr>
                <w:i/>
                <w:sz w:val="18"/>
                <w:szCs w:val="18"/>
              </w:rPr>
              <w:t>et al.</w:t>
            </w:r>
          </w:p>
        </w:tc>
        <w:tc>
          <w:tcPr>
            <w:tcW w:w="0" w:type="auto"/>
          </w:tcPr>
          <w:p w14:paraId="331088FE" w14:textId="77777777" w:rsidR="008E6533" w:rsidRPr="003C1FD5"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18663287</w:t>
            </w:r>
          </w:p>
        </w:tc>
        <w:tc>
          <w:tcPr>
            <w:tcW w:w="0" w:type="auto"/>
          </w:tcPr>
          <w:p w14:paraId="1C6437D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BBE189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56C2B75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6FF836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w:t>
            </w:r>
          </w:p>
        </w:tc>
        <w:tc>
          <w:tcPr>
            <w:tcW w:w="0" w:type="auto"/>
          </w:tcPr>
          <w:p w14:paraId="1361E71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DEBCFF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0" w:type="auto"/>
          </w:tcPr>
          <w:p w14:paraId="4A96632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6663433" w14:textId="3AFA9AC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8E6533" w:rsidRPr="0001000C" w14:paraId="1810FB1F" w14:textId="77777777" w:rsidTr="005C7A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8E6533" w:rsidRDefault="008E6533" w:rsidP="008E6533">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7921AC86" w14:textId="77777777" w:rsidR="008E6533" w:rsidRPr="00567F04"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31315601</w:t>
            </w:r>
          </w:p>
        </w:tc>
        <w:tc>
          <w:tcPr>
            <w:tcW w:w="0" w:type="auto"/>
          </w:tcPr>
          <w:p w14:paraId="1BE4871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91E70B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FD6F8A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450D957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352B4FD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9A3D17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0" w:type="auto"/>
          </w:tcPr>
          <w:p w14:paraId="7CA87A1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8E6533" w:rsidRPr="0001000C" w14:paraId="5BA2F6CC" w14:textId="77777777" w:rsidTr="00561BAB">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8E6533" w:rsidRDefault="008E6533" w:rsidP="008E6533">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36191B9E" w14:textId="77777777" w:rsidR="008E6533" w:rsidRPr="006434F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9B78D2">
              <w:rPr>
                <w:sz w:val="18"/>
                <w:szCs w:val="18"/>
              </w:rPr>
              <w:t>23826225</w:t>
            </w:r>
          </w:p>
        </w:tc>
        <w:tc>
          <w:tcPr>
            <w:tcW w:w="0" w:type="auto"/>
          </w:tcPr>
          <w:p w14:paraId="7C455DA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C26C70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46AE3F0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5D</w:t>
            </w:r>
          </w:p>
        </w:tc>
        <w:tc>
          <w:tcPr>
            <w:tcW w:w="0" w:type="auto"/>
          </w:tcPr>
          <w:p w14:paraId="25B476B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9</w:t>
            </w:r>
          </w:p>
        </w:tc>
        <w:tc>
          <w:tcPr>
            <w:tcW w:w="0" w:type="auto"/>
          </w:tcPr>
          <w:p w14:paraId="173BF4E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22FC76A" w14:textId="77777777" w:rsidR="008E6533" w:rsidRPr="006434F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0" w:type="auto"/>
          </w:tcPr>
          <w:p w14:paraId="2E022AD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243335C8" w14:textId="46C5FD1E"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8E6533" w:rsidRPr="0001000C" w14:paraId="6018B93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8E6533" w:rsidRDefault="008E6533" w:rsidP="008E6533">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39AC3277" w14:textId="77777777" w:rsidR="008E6533" w:rsidRPr="00531E2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BB7666">
              <w:rPr>
                <w:sz w:val="18"/>
                <w:szCs w:val="18"/>
              </w:rPr>
              <w:t>19021697</w:t>
            </w:r>
          </w:p>
        </w:tc>
        <w:tc>
          <w:tcPr>
            <w:tcW w:w="0" w:type="auto"/>
          </w:tcPr>
          <w:p w14:paraId="1E18D76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A0D1C0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23FA2C6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6A47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c>
          <w:tcPr>
            <w:tcW w:w="0" w:type="auto"/>
          </w:tcPr>
          <w:p w14:paraId="7B61424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D3862B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0" w:type="auto"/>
          </w:tcPr>
          <w:p w14:paraId="5730579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8E6533" w:rsidRPr="0001000C" w14:paraId="2BEB4109" w14:textId="77777777" w:rsidTr="00FF4E67">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8E6533" w:rsidRDefault="008E6533" w:rsidP="008E6533">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2D29A2F5" w14:textId="77777777" w:rsidR="008E6533" w:rsidRPr="00372B5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F4E67">
              <w:rPr>
                <w:sz w:val="18"/>
                <w:szCs w:val="18"/>
              </w:rPr>
              <w:t>31945100</w:t>
            </w:r>
          </w:p>
        </w:tc>
        <w:tc>
          <w:tcPr>
            <w:tcW w:w="0" w:type="auto"/>
          </w:tcPr>
          <w:p w14:paraId="315D55D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4B3D65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6233171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D09590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4AA9E1B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0" w:type="auto"/>
          </w:tcPr>
          <w:p w14:paraId="724551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0" w:type="auto"/>
          </w:tcPr>
          <w:p w14:paraId="43C21BFD" w14:textId="77777777" w:rsidR="008E6533" w:rsidRPr="00372B5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CTRP9</w:t>
            </w:r>
          </w:p>
        </w:tc>
        <w:tc>
          <w:tcPr>
            <w:tcW w:w="0" w:type="auto"/>
          </w:tcPr>
          <w:p w14:paraId="08B892FA" w14:textId="0C153110"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E6533" w:rsidRPr="0001000C" w14:paraId="026DAC13" w14:textId="77777777" w:rsidTr="00776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8E6533" w:rsidRDefault="008E6533" w:rsidP="008E6533">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29309F6" w14:textId="77777777" w:rsidR="008E6533" w:rsidRPr="00372B50"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FF4E67">
              <w:rPr>
                <w:sz w:val="18"/>
                <w:szCs w:val="18"/>
              </w:rPr>
              <w:t>31945100</w:t>
            </w:r>
          </w:p>
        </w:tc>
        <w:tc>
          <w:tcPr>
            <w:tcW w:w="0" w:type="auto"/>
          </w:tcPr>
          <w:p w14:paraId="4DF1E3A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B6795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5A075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D8CE2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6897F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0" w:type="auto"/>
          </w:tcPr>
          <w:p w14:paraId="5999A4C2" w14:textId="77777777" w:rsidR="008E6533" w:rsidRPr="00FF4E6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0" w:type="auto"/>
          </w:tcPr>
          <w:p w14:paraId="765286C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08A9F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E6533" w:rsidRPr="0001000C" w14:paraId="5BA7A80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8E6533" w:rsidRPr="004659E4" w:rsidRDefault="008E6533" w:rsidP="008E6533">
            <w:pPr>
              <w:jc w:val="center"/>
              <w:rPr>
                <w:sz w:val="18"/>
                <w:szCs w:val="18"/>
              </w:rPr>
            </w:pPr>
            <w:r>
              <w:rPr>
                <w:sz w:val="18"/>
                <w:szCs w:val="18"/>
              </w:rPr>
              <w:t xml:space="preserve">Nakashima </w:t>
            </w:r>
            <w:r w:rsidRPr="00C176D3">
              <w:rPr>
                <w:i/>
                <w:sz w:val="18"/>
                <w:szCs w:val="18"/>
              </w:rPr>
              <w:t>et al.</w:t>
            </w:r>
          </w:p>
        </w:tc>
        <w:tc>
          <w:tcPr>
            <w:tcW w:w="0" w:type="auto"/>
          </w:tcPr>
          <w:p w14:paraId="6FF8018F" w14:textId="77777777" w:rsidR="008E6533" w:rsidRPr="004659E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176D3">
              <w:rPr>
                <w:sz w:val="18"/>
                <w:szCs w:val="18"/>
              </w:rPr>
              <w:t>20812007</w:t>
            </w:r>
          </w:p>
        </w:tc>
        <w:tc>
          <w:tcPr>
            <w:tcW w:w="0" w:type="auto"/>
          </w:tcPr>
          <w:p w14:paraId="1860CCF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4A365C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B85A6B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15A9A1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3BD75B9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FE1C93C" w14:textId="77777777" w:rsidR="008E6533" w:rsidRPr="00C42A8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2A80">
              <w:rPr>
                <w:sz w:val="18"/>
                <w:szCs w:val="18"/>
              </w:rPr>
              <w:t>Parameter estimate = 0.531, SE = 0.814, p = 0.51</w:t>
            </w:r>
          </w:p>
        </w:tc>
        <w:tc>
          <w:tcPr>
            <w:tcW w:w="0" w:type="auto"/>
          </w:tcPr>
          <w:p w14:paraId="23F1D5A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0F9ED6EB" w14:textId="7F650E25"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8E6533" w:rsidRPr="0001000C" w14:paraId="5D73CA2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8E6533" w:rsidRDefault="008E6533" w:rsidP="00681752">
            <w:pPr>
              <w:jc w:val="center"/>
              <w:rPr>
                <w:sz w:val="18"/>
                <w:szCs w:val="18"/>
              </w:rPr>
            </w:pPr>
            <w:r w:rsidRPr="003A2BEF">
              <w:rPr>
                <w:sz w:val="18"/>
                <w:szCs w:val="18"/>
              </w:rPr>
              <w:t>Nemeth ZK</w:t>
            </w:r>
          </w:p>
        </w:tc>
        <w:tc>
          <w:tcPr>
            <w:tcW w:w="0" w:type="auto"/>
          </w:tcPr>
          <w:p w14:paraId="0E00C775" w14:textId="77777777" w:rsidR="008E6533" w:rsidRPr="003B586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A2BEF">
              <w:rPr>
                <w:sz w:val="18"/>
                <w:szCs w:val="18"/>
              </w:rPr>
              <w:t>26459001</w:t>
            </w:r>
          </w:p>
        </w:tc>
        <w:tc>
          <w:tcPr>
            <w:tcW w:w="0" w:type="auto"/>
          </w:tcPr>
          <w:p w14:paraId="4EF09D9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7FDB35C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7ABC1E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33B93D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0FA26FED"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65AC9702" w14:textId="77777777" w:rsidR="008E6533" w:rsidRPr="0024631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0" w:type="auto"/>
          </w:tcPr>
          <w:p w14:paraId="292A259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0F18B24" w14:textId="30970BD2"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8E6533" w:rsidRPr="0001000C" w14:paraId="754ED0EF"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8E6533" w:rsidRDefault="008E6533" w:rsidP="008E6533">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29159591" w14:textId="77777777" w:rsidR="008E6533" w:rsidRPr="00120CB9"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A6DE4">
              <w:rPr>
                <w:sz w:val="18"/>
                <w:szCs w:val="18"/>
              </w:rPr>
              <w:t>32394910</w:t>
            </w:r>
          </w:p>
        </w:tc>
        <w:tc>
          <w:tcPr>
            <w:tcW w:w="0" w:type="auto"/>
          </w:tcPr>
          <w:p w14:paraId="3C179A3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933382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0" w:type="auto"/>
          </w:tcPr>
          <w:p w14:paraId="4CFE1A1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8E6533" w:rsidRPr="0001000C" w14:paraId="4AB7958B" w14:textId="77777777" w:rsidTr="006434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8E6533" w:rsidRDefault="008E6533" w:rsidP="008E6533">
            <w:pPr>
              <w:jc w:val="center"/>
              <w:rPr>
                <w:sz w:val="18"/>
                <w:szCs w:val="18"/>
              </w:rPr>
            </w:pPr>
            <w:r>
              <w:rPr>
                <w:sz w:val="18"/>
                <w:szCs w:val="18"/>
              </w:rPr>
              <w:t xml:space="preserve">Okamoto </w:t>
            </w:r>
            <w:r w:rsidRPr="000D6D43">
              <w:rPr>
                <w:i/>
                <w:sz w:val="18"/>
                <w:szCs w:val="18"/>
              </w:rPr>
              <w:t>et al.</w:t>
            </w:r>
          </w:p>
        </w:tc>
        <w:tc>
          <w:tcPr>
            <w:tcW w:w="0" w:type="auto"/>
          </w:tcPr>
          <w:p w14:paraId="341628BE" w14:textId="77777777" w:rsidR="008E6533" w:rsidRPr="00FF4E67"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0D6D43">
              <w:rPr>
                <w:sz w:val="18"/>
                <w:szCs w:val="18"/>
              </w:rPr>
              <w:t>30128921</w:t>
            </w:r>
          </w:p>
        </w:tc>
        <w:tc>
          <w:tcPr>
            <w:tcW w:w="0" w:type="auto"/>
          </w:tcPr>
          <w:p w14:paraId="5125C1B0"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3200F1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0" w:type="auto"/>
          </w:tcPr>
          <w:p w14:paraId="1FF0A3C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8E6533" w:rsidRPr="0001000C" w14:paraId="62DA64AC" w14:textId="77777777" w:rsidTr="00567F04">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8E6533" w:rsidRDefault="008E6533" w:rsidP="008E6533">
            <w:pPr>
              <w:jc w:val="center"/>
              <w:rPr>
                <w:sz w:val="18"/>
                <w:szCs w:val="18"/>
              </w:rPr>
            </w:pPr>
            <w:r>
              <w:rPr>
                <w:sz w:val="18"/>
                <w:szCs w:val="18"/>
              </w:rPr>
              <w:lastRenderedPageBreak/>
              <w:t xml:space="preserve">Park </w:t>
            </w:r>
            <w:r w:rsidRPr="00FA1F5E">
              <w:rPr>
                <w:i/>
                <w:sz w:val="18"/>
                <w:szCs w:val="18"/>
              </w:rPr>
              <w:t>et al.</w:t>
            </w:r>
          </w:p>
        </w:tc>
        <w:tc>
          <w:tcPr>
            <w:tcW w:w="0" w:type="auto"/>
          </w:tcPr>
          <w:p w14:paraId="57234753" w14:textId="77777777" w:rsidR="008E6533" w:rsidRPr="00275570"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1F5E">
              <w:rPr>
                <w:sz w:val="18"/>
                <w:szCs w:val="18"/>
              </w:rPr>
              <w:t>29960990</w:t>
            </w:r>
          </w:p>
        </w:tc>
        <w:tc>
          <w:tcPr>
            <w:tcW w:w="0" w:type="auto"/>
          </w:tcPr>
          <w:p w14:paraId="7F7411F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tcPr>
          <w:p w14:paraId="1485D80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8E6533" w:rsidRPr="00FA1F5E"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0" w:type="auto"/>
          </w:tcPr>
          <w:p w14:paraId="4AF78F4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F excess</w:t>
            </w:r>
          </w:p>
        </w:tc>
        <w:tc>
          <w:tcPr>
            <w:tcW w:w="0" w:type="auto"/>
          </w:tcPr>
          <w:p w14:paraId="16415158" w14:textId="605458FC"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8E6533" w:rsidRPr="0001000C" w14:paraId="33737399"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8E6533" w:rsidRDefault="008E6533" w:rsidP="00F741BD">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2DF38EDD" w14:textId="77777777" w:rsidR="008E6533" w:rsidRPr="0097691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BC74A5"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0" w:type="auto"/>
          </w:tcPr>
          <w:p w14:paraId="13D2CCD9"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0" w:type="auto"/>
          </w:tcPr>
          <w:p w14:paraId="19096399" w14:textId="77777777"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 ± SD)</w:t>
            </w:r>
          </w:p>
        </w:tc>
        <w:tc>
          <w:tcPr>
            <w:tcW w:w="0" w:type="auto"/>
          </w:tcPr>
          <w:p w14:paraId="183E91FE" w14:textId="6816F6AD" w:rsidR="008E6533" w:rsidRDefault="008E6533"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8E6533" w:rsidRPr="0001000C" w14:paraId="06665744"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8E6533" w:rsidRDefault="008E6533" w:rsidP="00681752">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33698B78" w14:textId="77777777" w:rsidR="008E6533" w:rsidRPr="0097691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34F1A">
              <w:rPr>
                <w:sz w:val="18"/>
                <w:szCs w:val="18"/>
                <w:lang w:eastAsia="ja-JP"/>
              </w:rPr>
              <w:t>30510649</w:t>
            </w:r>
          </w:p>
        </w:tc>
        <w:tc>
          <w:tcPr>
            <w:tcW w:w="0" w:type="auto"/>
          </w:tcPr>
          <w:p w14:paraId="73185721"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0" w:type="auto"/>
          </w:tcPr>
          <w:p w14:paraId="104FACCF" w14:textId="77777777" w:rsidR="008E6533" w:rsidRPr="004353FB"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0" w:type="auto"/>
          </w:tcPr>
          <w:p w14:paraId="5BA52B62"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8E6533" w:rsidRDefault="008E6533"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E6533" w:rsidRPr="0001000C" w14:paraId="448EBB87"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8E6533" w:rsidRPr="00683444" w:rsidRDefault="008E6533" w:rsidP="00681752">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9D992E" w14:textId="77777777" w:rsidR="008E6533" w:rsidRPr="003B586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737DA">
              <w:rPr>
                <w:sz w:val="18"/>
                <w:szCs w:val="18"/>
              </w:rPr>
              <w:t>29292751</w:t>
            </w:r>
          </w:p>
        </w:tc>
        <w:tc>
          <w:tcPr>
            <w:tcW w:w="0" w:type="auto"/>
          </w:tcPr>
          <w:p w14:paraId="310A5CC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93F002F" w14:textId="77777777" w:rsidR="008E6533" w:rsidRPr="00246316"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0" w:type="auto"/>
          </w:tcPr>
          <w:p w14:paraId="40F6D3D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829542A" w14:textId="32E50CE5"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8E6533" w:rsidRPr="0001000C" w14:paraId="61010A6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8E6533" w:rsidRDefault="008E6533" w:rsidP="008E6533">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1AFF879C" w14:textId="77777777" w:rsidR="008E6533" w:rsidRPr="003B586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737DA">
              <w:rPr>
                <w:sz w:val="18"/>
                <w:szCs w:val="18"/>
              </w:rPr>
              <w:t>29292751</w:t>
            </w:r>
          </w:p>
        </w:tc>
        <w:tc>
          <w:tcPr>
            <w:tcW w:w="0" w:type="auto"/>
          </w:tcPr>
          <w:p w14:paraId="580222F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468E749" w14:textId="77777777" w:rsidR="008E6533" w:rsidRPr="0024631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0" w:type="auto"/>
          </w:tcPr>
          <w:p w14:paraId="677DA4B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78D7277F" w14:textId="77777777" w:rsidTr="00A12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8E6533" w:rsidRDefault="008E6533" w:rsidP="008E6533">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6BF29EE3" w14:textId="77777777" w:rsidR="008E6533" w:rsidRPr="000D6D4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434F9">
              <w:rPr>
                <w:sz w:val="18"/>
                <w:szCs w:val="18"/>
              </w:rPr>
              <w:t>21289218</w:t>
            </w:r>
          </w:p>
        </w:tc>
        <w:tc>
          <w:tcPr>
            <w:tcW w:w="0" w:type="auto"/>
          </w:tcPr>
          <w:p w14:paraId="55C6660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3744BBE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62E8C6C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171EE64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w:t>
            </w:r>
          </w:p>
        </w:tc>
        <w:tc>
          <w:tcPr>
            <w:tcW w:w="0" w:type="auto"/>
          </w:tcPr>
          <w:p w14:paraId="177458A2"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78EC7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0" w:type="auto"/>
          </w:tcPr>
          <w:p w14:paraId="6B151C4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23EA915B" w14:textId="39DC9ABE"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8E6533" w:rsidRPr="0001000C" w14:paraId="065FE83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8E6533" w:rsidRDefault="008E6533" w:rsidP="008E6533">
            <w:pPr>
              <w:jc w:val="center"/>
              <w:rPr>
                <w:sz w:val="18"/>
                <w:szCs w:val="18"/>
              </w:rPr>
            </w:pPr>
            <w:r>
              <w:rPr>
                <w:sz w:val="18"/>
                <w:szCs w:val="18"/>
              </w:rPr>
              <w:t>Shiga et al.</w:t>
            </w:r>
          </w:p>
        </w:tc>
        <w:tc>
          <w:tcPr>
            <w:tcW w:w="0" w:type="auto"/>
          </w:tcPr>
          <w:p w14:paraId="0880041D" w14:textId="77777777" w:rsidR="008E6533" w:rsidRPr="00D77F34"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7697F">
              <w:rPr>
                <w:sz w:val="18"/>
                <w:szCs w:val="18"/>
              </w:rPr>
              <w:t>21819721</w:t>
            </w:r>
          </w:p>
        </w:tc>
        <w:tc>
          <w:tcPr>
            <w:tcW w:w="0" w:type="auto"/>
          </w:tcPr>
          <w:p w14:paraId="322A766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20DD55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7BD543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27FC56E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has higher PEDF</w:t>
            </w:r>
          </w:p>
        </w:tc>
        <w:tc>
          <w:tcPr>
            <w:tcW w:w="0" w:type="auto"/>
          </w:tcPr>
          <w:p w14:paraId="169F37C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0" w:type="auto"/>
          </w:tcPr>
          <w:p w14:paraId="752AE4C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8E6533" w:rsidRPr="0001000C" w14:paraId="6DDED7F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8E6533" w:rsidRDefault="008E6533" w:rsidP="008E6533">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54B02448" w14:textId="77777777" w:rsidR="008E6533" w:rsidRPr="003C1FD5"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13D4E">
              <w:rPr>
                <w:sz w:val="18"/>
                <w:szCs w:val="18"/>
              </w:rPr>
              <w:t>22200427</w:t>
            </w:r>
          </w:p>
        </w:tc>
        <w:tc>
          <w:tcPr>
            <w:tcW w:w="0" w:type="auto"/>
          </w:tcPr>
          <w:p w14:paraId="046CB42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948E9E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D422EA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05113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9</w:t>
            </w:r>
          </w:p>
        </w:tc>
        <w:tc>
          <w:tcPr>
            <w:tcW w:w="0" w:type="auto"/>
          </w:tcPr>
          <w:p w14:paraId="1073371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F143BDA" w14:textId="77777777" w:rsidR="008E6533" w:rsidRPr="001C01B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rs2273773 in all and male HD patients.</w:t>
            </w:r>
          </w:p>
        </w:tc>
        <w:tc>
          <w:tcPr>
            <w:tcW w:w="0" w:type="auto"/>
          </w:tcPr>
          <w:p w14:paraId="2603833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8E6533" w:rsidRPr="0001000C" w14:paraId="2EB8AA37"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8E6533" w:rsidRDefault="008E6533" w:rsidP="008E6533">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728654F8" w14:textId="77777777" w:rsidR="008E6533" w:rsidRPr="003C1FD5"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13D4E">
              <w:rPr>
                <w:sz w:val="18"/>
                <w:szCs w:val="18"/>
              </w:rPr>
              <w:t>22200427</w:t>
            </w:r>
          </w:p>
        </w:tc>
        <w:tc>
          <w:tcPr>
            <w:tcW w:w="0" w:type="auto"/>
          </w:tcPr>
          <w:p w14:paraId="26769EA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B0A67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ECF2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5C7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21FB0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A830A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0" w:type="auto"/>
          </w:tcPr>
          <w:p w14:paraId="0D5F734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D620E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E6533" w:rsidRPr="0001000C" w14:paraId="43CDCB3F"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8E6533" w:rsidRDefault="008E6533" w:rsidP="008E6533">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694FB20B" w14:textId="77777777" w:rsidR="008E6533" w:rsidRPr="009947B0"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CF5249">
              <w:rPr>
                <w:sz w:val="18"/>
                <w:szCs w:val="18"/>
              </w:rPr>
              <w:t>19491380</w:t>
            </w:r>
          </w:p>
        </w:tc>
        <w:tc>
          <w:tcPr>
            <w:tcW w:w="0" w:type="auto"/>
          </w:tcPr>
          <w:p w14:paraId="316E3A05" w14:textId="4593194E" w:rsidR="008E6533" w:rsidRDefault="00DA2AD8"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6CB4AC7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A49BC4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29C8E8A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1B9227F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114B5CE" w14:textId="77777777" w:rsidR="008E6533" w:rsidRPr="00AC0F80"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0" w:type="auto"/>
          </w:tcPr>
          <w:p w14:paraId="228F6FB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OPG</w:t>
            </w:r>
          </w:p>
        </w:tc>
        <w:tc>
          <w:tcPr>
            <w:tcW w:w="0" w:type="auto"/>
          </w:tcPr>
          <w:p w14:paraId="73BD64B8" w14:textId="50A55D11"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8E6533" w:rsidRPr="0001000C" w14:paraId="03B4F1B5"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8E6533" w:rsidRPr="0045773A" w:rsidRDefault="008E6533" w:rsidP="008E6533">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63FB5BDC" w14:textId="77777777" w:rsidR="008E6533" w:rsidRPr="0045773A"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D0DC6">
              <w:rPr>
                <w:sz w:val="18"/>
                <w:szCs w:val="18"/>
              </w:rPr>
              <w:t>15882283</w:t>
            </w:r>
          </w:p>
        </w:tc>
        <w:tc>
          <w:tcPr>
            <w:tcW w:w="0" w:type="auto"/>
          </w:tcPr>
          <w:p w14:paraId="3CFFE39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FCBA599"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029CB4D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0D1DF1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c>
          <w:tcPr>
            <w:tcW w:w="0" w:type="auto"/>
          </w:tcPr>
          <w:p w14:paraId="1E693AE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60642F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0" w:type="auto"/>
          </w:tcPr>
          <w:p w14:paraId="79446974"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0" w:type="auto"/>
          </w:tcPr>
          <w:p w14:paraId="508E71EA" w14:textId="684ACCE4"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8E6533" w:rsidRPr="0001000C" w14:paraId="3373A4B3"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8E6533" w:rsidRDefault="008E6533" w:rsidP="008E6533">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2F3F7038" w14:textId="77777777" w:rsidR="008E6533" w:rsidRPr="00C176D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9947B0">
              <w:rPr>
                <w:sz w:val="18"/>
                <w:szCs w:val="18"/>
              </w:rPr>
              <w:t>26781652</w:t>
            </w:r>
          </w:p>
        </w:tc>
        <w:tc>
          <w:tcPr>
            <w:tcW w:w="0" w:type="auto"/>
          </w:tcPr>
          <w:p w14:paraId="2FC0EA3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16E5F99A"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FA5569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4F6FFC5"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22BF158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7A9207A" w14:textId="77777777" w:rsidR="008E6533" w:rsidRPr="00C42A80"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0" w:type="auto"/>
          </w:tcPr>
          <w:p w14:paraId="4E4FB2A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8E6533" w:rsidRPr="0001000C" w14:paraId="313695CC"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8E6533" w:rsidRDefault="008E6533" w:rsidP="008E6533">
            <w:pPr>
              <w:jc w:val="center"/>
              <w:rPr>
                <w:sz w:val="18"/>
                <w:szCs w:val="18"/>
              </w:rPr>
            </w:pPr>
            <w:proofErr w:type="spellStart"/>
            <w:r w:rsidRPr="004659E4">
              <w:rPr>
                <w:sz w:val="18"/>
                <w:szCs w:val="18"/>
              </w:rPr>
              <w:lastRenderedPageBreak/>
              <w:t>Thambiah</w:t>
            </w:r>
            <w:proofErr w:type="spellEnd"/>
            <w:r>
              <w:rPr>
                <w:sz w:val="18"/>
                <w:szCs w:val="18"/>
              </w:rPr>
              <w:t xml:space="preserve"> </w:t>
            </w:r>
            <w:r w:rsidRPr="004659E4">
              <w:rPr>
                <w:i/>
                <w:sz w:val="18"/>
                <w:szCs w:val="18"/>
              </w:rPr>
              <w:t>et al.</w:t>
            </w:r>
          </w:p>
        </w:tc>
        <w:tc>
          <w:tcPr>
            <w:tcW w:w="0" w:type="auto"/>
          </w:tcPr>
          <w:p w14:paraId="7C222BC9" w14:textId="77777777" w:rsidR="008E6533" w:rsidRPr="00052498"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59E4">
              <w:rPr>
                <w:sz w:val="18"/>
                <w:szCs w:val="18"/>
              </w:rPr>
              <w:t>22527202</w:t>
            </w:r>
          </w:p>
        </w:tc>
        <w:tc>
          <w:tcPr>
            <w:tcW w:w="0" w:type="auto"/>
          </w:tcPr>
          <w:p w14:paraId="45F6B754" w14:textId="7611AE2D" w:rsidR="008E6533" w:rsidRDefault="00DA2AD8"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24E3EE5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73BCE8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B-4</w:t>
            </w:r>
          </w:p>
        </w:tc>
        <w:tc>
          <w:tcPr>
            <w:tcW w:w="0" w:type="auto"/>
          </w:tcPr>
          <w:p w14:paraId="2C7011F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626D747D"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C1AB7C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0" w:type="auto"/>
          </w:tcPr>
          <w:p w14:paraId="4808208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8E6533" w:rsidRPr="0001000C" w14:paraId="3A4911B5"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8E6533" w:rsidRDefault="008E6533" w:rsidP="008E6533">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03A73B21" w14:textId="77777777" w:rsidR="008E6533" w:rsidRPr="0014640E"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2B50">
              <w:rPr>
                <w:sz w:val="18"/>
                <w:szCs w:val="18"/>
              </w:rPr>
              <w:t>22874483</w:t>
            </w:r>
          </w:p>
        </w:tc>
        <w:tc>
          <w:tcPr>
            <w:tcW w:w="0" w:type="auto"/>
          </w:tcPr>
          <w:p w14:paraId="41941C68"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A129D3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72551B7"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DBCCF6C"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c>
          <w:tcPr>
            <w:tcW w:w="0" w:type="auto"/>
          </w:tcPr>
          <w:p w14:paraId="6F6E11F6"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CB3FF41"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0" w:type="auto"/>
          </w:tcPr>
          <w:p w14:paraId="5054483D"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8E6533" w:rsidRPr="0001000C" w14:paraId="018F937E"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8E6533" w:rsidRDefault="008E6533" w:rsidP="008E6533">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4803CF80" w14:textId="77777777" w:rsidR="008E6533" w:rsidRPr="00F5074D"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3C1FD5">
              <w:rPr>
                <w:sz w:val="18"/>
                <w:szCs w:val="18"/>
              </w:rPr>
              <w:t>23605174</w:t>
            </w:r>
          </w:p>
        </w:tc>
        <w:tc>
          <w:tcPr>
            <w:tcW w:w="0" w:type="auto"/>
          </w:tcPr>
          <w:p w14:paraId="553C308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011F5CE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B3BCEE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07E3F1A"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7647A81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08622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0" w:type="auto"/>
          </w:tcPr>
          <w:p w14:paraId="7AAAEBC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8E6533" w:rsidRPr="0001000C" w14:paraId="5CBF6E60"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8E6533" w:rsidRDefault="008E6533" w:rsidP="00681752">
            <w:pPr>
              <w:jc w:val="center"/>
              <w:rPr>
                <w:sz w:val="18"/>
                <w:szCs w:val="18"/>
                <w:lang w:eastAsia="ja-JP"/>
              </w:rPr>
            </w:pPr>
            <w:r>
              <w:rPr>
                <w:sz w:val="18"/>
                <w:szCs w:val="18"/>
              </w:rPr>
              <w:t xml:space="preserve">Wang </w:t>
            </w:r>
            <w:r w:rsidRPr="006F532F">
              <w:rPr>
                <w:i/>
                <w:sz w:val="18"/>
                <w:szCs w:val="18"/>
              </w:rPr>
              <w:t>et al.</w:t>
            </w:r>
          </w:p>
        </w:tc>
        <w:tc>
          <w:tcPr>
            <w:tcW w:w="0" w:type="auto"/>
          </w:tcPr>
          <w:p w14:paraId="0B3F9CD1" w14:textId="77777777" w:rsidR="008E6533" w:rsidRPr="0097691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042F0">
              <w:rPr>
                <w:sz w:val="18"/>
                <w:szCs w:val="18"/>
              </w:rPr>
              <w:t>24876353</w:t>
            </w:r>
          </w:p>
        </w:tc>
        <w:tc>
          <w:tcPr>
            <w:tcW w:w="0" w:type="auto"/>
          </w:tcPr>
          <w:p w14:paraId="226FAB69"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negatively correlated</w:t>
            </w:r>
          </w:p>
        </w:tc>
        <w:tc>
          <w:tcPr>
            <w:tcW w:w="0" w:type="auto"/>
          </w:tcPr>
          <w:p w14:paraId="6017ECD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0" w:type="auto"/>
          </w:tcPr>
          <w:p w14:paraId="10E5FEF3"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8E6533" w:rsidRPr="0001000C" w14:paraId="6AADC03B"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8E6533" w:rsidRDefault="008E6533" w:rsidP="008E6533">
            <w:pPr>
              <w:jc w:val="center"/>
              <w:rPr>
                <w:sz w:val="18"/>
                <w:szCs w:val="18"/>
              </w:rPr>
            </w:pPr>
            <w:r>
              <w:rPr>
                <w:sz w:val="18"/>
                <w:szCs w:val="18"/>
              </w:rPr>
              <w:t xml:space="preserve">Yoshikawa </w:t>
            </w:r>
            <w:r w:rsidRPr="007D4C4D">
              <w:rPr>
                <w:i/>
                <w:sz w:val="18"/>
                <w:szCs w:val="18"/>
              </w:rPr>
              <w:t>et al.</w:t>
            </w:r>
          </w:p>
        </w:tc>
        <w:tc>
          <w:tcPr>
            <w:tcW w:w="0" w:type="auto"/>
          </w:tcPr>
          <w:p w14:paraId="37F40298" w14:textId="77777777" w:rsidR="008E6533" w:rsidRPr="00FA1172"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7D4C4D">
              <w:rPr>
                <w:sz w:val="18"/>
                <w:szCs w:val="18"/>
              </w:rPr>
              <w:t>23504408</w:t>
            </w:r>
          </w:p>
        </w:tc>
        <w:tc>
          <w:tcPr>
            <w:tcW w:w="0" w:type="auto"/>
          </w:tcPr>
          <w:p w14:paraId="271442D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F55A9E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46383F8"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8CA8967"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D05F2C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3EDB1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0" w:type="auto"/>
          </w:tcPr>
          <w:p w14:paraId="7E68AAD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8E6533" w:rsidRPr="0001000C" w14:paraId="7B9B323C"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8E6533" w:rsidRPr="00AE3D03" w:rsidRDefault="008E6533" w:rsidP="00681752">
            <w:pPr>
              <w:jc w:val="center"/>
              <w:rPr>
                <w:sz w:val="18"/>
                <w:szCs w:val="18"/>
              </w:rPr>
            </w:pPr>
            <w:r>
              <w:rPr>
                <w:sz w:val="18"/>
                <w:szCs w:val="18"/>
              </w:rPr>
              <w:t xml:space="preserve">Zhang </w:t>
            </w:r>
            <w:r w:rsidRPr="00AA23DD">
              <w:rPr>
                <w:i/>
                <w:sz w:val="18"/>
                <w:szCs w:val="18"/>
              </w:rPr>
              <w:t>et al</w:t>
            </w:r>
          </w:p>
        </w:tc>
        <w:tc>
          <w:tcPr>
            <w:tcW w:w="0" w:type="auto"/>
          </w:tcPr>
          <w:p w14:paraId="78D0FDE5" w14:textId="77777777" w:rsidR="008E6533" w:rsidRPr="00AE3D0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23DD">
              <w:rPr>
                <w:sz w:val="18"/>
                <w:szCs w:val="18"/>
              </w:rPr>
              <w:t>31079116</w:t>
            </w:r>
          </w:p>
        </w:tc>
        <w:tc>
          <w:tcPr>
            <w:tcW w:w="0" w:type="auto"/>
          </w:tcPr>
          <w:p w14:paraId="04A9203F"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746D3A5"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3325B14"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DCC496"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796EA2C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Neutral</w:t>
            </w:r>
          </w:p>
        </w:tc>
        <w:tc>
          <w:tcPr>
            <w:tcW w:w="0" w:type="auto"/>
          </w:tcPr>
          <w:p w14:paraId="2467A8E7"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0" w:type="auto"/>
          </w:tcPr>
          <w:p w14:paraId="37C75C18" w14:textId="77777777"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8E6533" w:rsidRDefault="008E6533"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8E6533" w:rsidRPr="0001000C" w14:paraId="35EE49A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8E6533" w:rsidRPr="00CD0DC6" w:rsidRDefault="008E6533" w:rsidP="008E6533">
            <w:pPr>
              <w:jc w:val="center"/>
              <w:rPr>
                <w:sz w:val="18"/>
                <w:szCs w:val="18"/>
              </w:rPr>
            </w:pPr>
            <w:r>
              <w:rPr>
                <w:sz w:val="18"/>
                <w:szCs w:val="18"/>
              </w:rPr>
              <w:t xml:space="preserve">Zhang </w:t>
            </w:r>
            <w:r w:rsidRPr="00052498">
              <w:rPr>
                <w:i/>
                <w:sz w:val="18"/>
                <w:szCs w:val="18"/>
              </w:rPr>
              <w:t>et al.</w:t>
            </w:r>
          </w:p>
        </w:tc>
        <w:tc>
          <w:tcPr>
            <w:tcW w:w="0" w:type="auto"/>
          </w:tcPr>
          <w:p w14:paraId="24CD1663" w14:textId="77777777" w:rsidR="008E6533" w:rsidRPr="00CD0DC6"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052498">
              <w:rPr>
                <w:sz w:val="18"/>
                <w:szCs w:val="18"/>
              </w:rPr>
              <w:t>26112236</w:t>
            </w:r>
          </w:p>
        </w:tc>
        <w:tc>
          <w:tcPr>
            <w:tcW w:w="0" w:type="auto"/>
          </w:tcPr>
          <w:p w14:paraId="6AE095E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E392C3"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9822691"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10E7FD0"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644A210F"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AE315C4" w14:textId="77777777" w:rsidR="008E6533" w:rsidRPr="0073677B"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0" w:type="auto"/>
          </w:tcPr>
          <w:p w14:paraId="44C6C77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8E6533" w:rsidRPr="0001000C" w14:paraId="5A252671" w14:textId="77777777" w:rsidTr="00F741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8E6533" w:rsidRDefault="008E6533" w:rsidP="008E6533">
            <w:pPr>
              <w:jc w:val="center"/>
              <w:rPr>
                <w:sz w:val="18"/>
                <w:szCs w:val="18"/>
              </w:rPr>
            </w:pPr>
            <w:r>
              <w:rPr>
                <w:sz w:val="18"/>
                <w:szCs w:val="18"/>
              </w:rPr>
              <w:t xml:space="preserve">Zhang </w:t>
            </w:r>
            <w:r w:rsidRPr="00E814A3">
              <w:rPr>
                <w:i/>
                <w:sz w:val="18"/>
                <w:szCs w:val="18"/>
              </w:rPr>
              <w:t>et al.</w:t>
            </w:r>
          </w:p>
        </w:tc>
        <w:tc>
          <w:tcPr>
            <w:tcW w:w="0" w:type="auto"/>
          </w:tcPr>
          <w:p w14:paraId="2B761B2B" w14:textId="77777777" w:rsidR="008E6533" w:rsidRPr="00213D4E"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E814A3">
              <w:rPr>
                <w:sz w:val="18"/>
                <w:szCs w:val="18"/>
              </w:rPr>
              <w:t>24193439</w:t>
            </w:r>
          </w:p>
        </w:tc>
        <w:tc>
          <w:tcPr>
            <w:tcW w:w="0" w:type="auto"/>
          </w:tcPr>
          <w:p w14:paraId="6CFD146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041D04"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6CD9F073"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FEA6F5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1: 72</w:t>
            </w:r>
          </w:p>
          <w:p w14:paraId="5FBEA809"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2: 139</w:t>
            </w:r>
          </w:p>
          <w:p w14:paraId="3041411B"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3: 508</w:t>
            </w:r>
          </w:p>
        </w:tc>
        <w:tc>
          <w:tcPr>
            <w:tcW w:w="0" w:type="auto"/>
          </w:tcPr>
          <w:p w14:paraId="526B687F"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D94B91C" w14:textId="77777777" w:rsidR="008E6533" w:rsidRPr="00213D4E" w:rsidRDefault="008E6533"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0" w:type="auto"/>
          </w:tcPr>
          <w:p w14:paraId="4D8E535E" w14:textId="77777777"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68212213" w14:textId="48F662AA" w:rsidR="008E6533" w:rsidRDefault="008E6533"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8E6533" w:rsidRPr="0001000C" w14:paraId="47F26D21" w14:textId="77777777" w:rsidTr="00F741BD">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8E6533" w:rsidRDefault="008E6533" w:rsidP="008E6533">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6F6DB48C" w14:textId="77777777" w:rsidR="008E6533" w:rsidRPr="003B586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8665D">
              <w:rPr>
                <w:sz w:val="18"/>
                <w:szCs w:val="18"/>
              </w:rPr>
              <w:t>27400310</w:t>
            </w:r>
          </w:p>
        </w:tc>
        <w:tc>
          <w:tcPr>
            <w:tcW w:w="0" w:type="auto"/>
          </w:tcPr>
          <w:p w14:paraId="5EB460DC"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D41B3E2"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0" w:type="auto"/>
          </w:tcPr>
          <w:p w14:paraId="5C9EE12E" w14:textId="77777777"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8E6533" w:rsidRDefault="008E6533"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9C6620" w:rsidRDefault="009C6620" w:rsidP="005C686B">
      <w:pPr>
        <w:spacing w:after="0" w:line="240" w:lineRule="auto"/>
      </w:pPr>
      <w:r>
        <w:separator/>
      </w:r>
    </w:p>
  </w:endnote>
  <w:endnote w:type="continuationSeparator" w:id="0">
    <w:p w14:paraId="22492127" w14:textId="77777777" w:rsidR="009C6620" w:rsidRDefault="009C6620"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9C6620" w:rsidRDefault="009C6620" w:rsidP="005C686B">
      <w:pPr>
        <w:spacing w:after="0" w:line="240" w:lineRule="auto"/>
      </w:pPr>
      <w:r>
        <w:separator/>
      </w:r>
    </w:p>
  </w:footnote>
  <w:footnote w:type="continuationSeparator" w:id="0">
    <w:p w14:paraId="5C2D0D14" w14:textId="77777777" w:rsidR="009C6620" w:rsidRDefault="009C6620"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71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620"/>
    <w:rsid w:val="009C68CB"/>
    <w:rsid w:val="009D0A48"/>
    <w:rsid w:val="009D65A4"/>
    <w:rsid w:val="009E55E0"/>
    <w:rsid w:val="009E6CF1"/>
    <w:rsid w:val="009F40FE"/>
    <w:rsid w:val="009F56C1"/>
    <w:rsid w:val="009F5763"/>
    <w:rsid w:val="00A004C1"/>
    <w:rsid w:val="00A00889"/>
    <w:rsid w:val="00A077D9"/>
    <w:rsid w:val="00A126C6"/>
    <w:rsid w:val="00A2146E"/>
    <w:rsid w:val="00A30716"/>
    <w:rsid w:val="00A326E2"/>
    <w:rsid w:val="00A32BD2"/>
    <w:rsid w:val="00A3390B"/>
    <w:rsid w:val="00A34651"/>
    <w:rsid w:val="00A34F1A"/>
    <w:rsid w:val="00A36540"/>
    <w:rsid w:val="00A4096E"/>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4D6A"/>
    <w:rsid w:val="00B0212C"/>
    <w:rsid w:val="00B047EE"/>
    <w:rsid w:val="00B06FF1"/>
    <w:rsid w:val="00B11FDF"/>
    <w:rsid w:val="00B160A7"/>
    <w:rsid w:val="00B1738C"/>
    <w:rsid w:val="00B2372F"/>
    <w:rsid w:val="00B27183"/>
    <w:rsid w:val="00B3511D"/>
    <w:rsid w:val="00B36DAD"/>
    <w:rsid w:val="00B40CC7"/>
    <w:rsid w:val="00B41C25"/>
    <w:rsid w:val="00B42434"/>
    <w:rsid w:val="00B44A0A"/>
    <w:rsid w:val="00B47512"/>
    <w:rsid w:val="00B50F28"/>
    <w:rsid w:val="00B534BE"/>
    <w:rsid w:val="00B57446"/>
    <w:rsid w:val="00B61088"/>
    <w:rsid w:val="00B71868"/>
    <w:rsid w:val="00B760B2"/>
    <w:rsid w:val="00B77D6C"/>
    <w:rsid w:val="00B846D0"/>
    <w:rsid w:val="00B92EE3"/>
    <w:rsid w:val="00B94492"/>
    <w:rsid w:val="00B963EB"/>
    <w:rsid w:val="00B968C1"/>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B0BFE-743A-4F79-8752-655C649C1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TotalTime>
  <Pages>44</Pages>
  <Words>148879</Words>
  <Characters>848614</Characters>
  <Application>Microsoft Office Word</Application>
  <DocSecurity>0</DocSecurity>
  <Lines>7071</Lines>
  <Paragraphs>1991</Paragraphs>
  <ScaleCrop>false</ScaleCrop>
  <Company/>
  <LinksUpToDate>false</LinksUpToDate>
  <CharactersWithSpaces>99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4</cp:revision>
  <dcterms:created xsi:type="dcterms:W3CDTF">2021-05-03T12:29:00Z</dcterms:created>
  <dcterms:modified xsi:type="dcterms:W3CDTF">2021-05-0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